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right</wp:align>
                </wp:positionH>
                <wp:positionV relativeFrom="margin">
                  <wp:align>top</wp:align>
                </wp:positionV>
                <wp:extent cx="6281420" cy="1268730"/>
                <wp:effectExtent l="0" t="0" r="0" b="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26924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61E3" w:rsidRPr="00B778DA" w:rsidRDefault="008861E3" w:rsidP="006D4E77">
                            <w:pPr>
                              <w:pStyle w:val="Heading"/>
                              <w:rPr>
                                <w:b/>
                                <w:sz w:val="28"/>
                                <w:szCs w:val="28"/>
                              </w:rPr>
                            </w:pPr>
                            <w:r>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443.4pt;margin-top:0;width:494.6pt;height:99.9pt;z-index:251659264;visibility:visible;mso-wrap-style:square;mso-width-percent:0;mso-height-percent:0;mso-wrap-distance-left:9.05pt;mso-wrap-distance-top:0;mso-wrap-distance-right:9.05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" stroked="f">
                <v:fill opacity="0"/>
                <v:textbox inset="0,0,0,0">
                  <w:txbxContent>
                    <w:p w:rsidR="008861E3" w:rsidRPr="00B778DA" w:rsidRDefault="008861E3" w:rsidP="006D4E77">
                      <w:pPr>
                        <w:pStyle w:val="Heading"/>
                        <w:rPr>
                          <w:b/>
                          <w:sz w:val="28"/>
                          <w:szCs w:val="28"/>
                        </w:rPr>
                      </w:pPr>
                      <w:r>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v:textbox>
                <w10:wrap type="topAndBottom" anchorx="margin" anchory="margin"/>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Pr="001D3EFB" w:rsidRDefault="006D4E77" w:rsidP="006D4E77">
      <w:pPr>
        <w:pStyle w:val="Heading1"/>
        <w:numPr>
          <w:ilvl w:val="0"/>
          <w:numId w:val="1"/>
        </w:numPr>
        <w:rPr>
          <w:b/>
        </w:rPr>
      </w:pPr>
      <w:r w:rsidRPr="001D3EFB">
        <w:rPr>
          <w:b/>
        </w:rPr>
        <w:t>Introduction</w:t>
      </w:r>
    </w:p>
    <w:p w:rsidR="006D4E77" w:rsidRDefault="006D4E77" w:rsidP="007329BF">
      <w:pPr>
        <w:pStyle w:val="Text"/>
        <w:ind w:firstLine="202"/>
      </w:pPr>
      <w:r>
        <w:t xml:space="preserve">Neural network models have been successfully applied to recognize human actions from images and videos. This paper explores how deep neural networks with computer vision can be used for action recognition in a very specific setting, namely item removal detection in retail environments. The most </w:t>
      </w:r>
      <w:r w:rsidR="0006177B">
        <w:t>relevant</w:t>
      </w:r>
      <w:r>
        <w:t xml:space="preserve">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r w:rsidR="00C94DC4">
        <w:t xml:space="preserve"> based on video information</w:t>
      </w:r>
      <w:r>
        <w:t>.</w:t>
      </w:r>
    </w:p>
    <w:p w:rsidR="0006177B" w:rsidRDefault="006D4E77" w:rsidP="0006177B">
      <w:pPr>
        <w:pStyle w:val="Text"/>
        <w:ind w:firstLine="202"/>
      </w:pPr>
      <w:r>
        <w:t xml:space="preserve">The input to </w:t>
      </w:r>
      <w:r w:rsidR="00EE492C">
        <w:t>our</w:t>
      </w:r>
      <w:r>
        <w:t xml:space="preserve"> deep neural network is video of people interacting with items on shelves in front of a vending machine. The camera is mounted at the top of the machine and triggered to record video only when the door is open.</w:t>
      </w:r>
      <w:r w:rsidR="0016612E">
        <w:rPr>
          <w:rFonts w:eastAsiaTheme="minorEastAsia"/>
          <w:lang w:eastAsia="zh-CN"/>
        </w:rPr>
        <w:t xml:space="preserve"> An example</w:t>
      </w:r>
      <w:r w:rsidR="0016612E">
        <w:t xml:space="preserve"> of our raw v</w:t>
      </w:r>
      <w:r w:rsidR="0006177B">
        <w:t>ideo frame is shown in Figure 1.</w:t>
      </w:r>
    </w:p>
    <w:p w:rsidR="0016612E" w:rsidRDefault="0016612E" w:rsidP="0006177B">
      <w:pPr>
        <w:pStyle w:val="Text"/>
        <w:ind w:firstLine="0"/>
        <w:jc w:val="center"/>
      </w:pPr>
      <w:r>
        <w:rPr>
          <w:noProof/>
          <w:lang w:eastAsia="zh-CN"/>
        </w:rPr>
        <w:drawing>
          <wp:inline distT="0" distB="0" distL="0" distR="0" wp14:anchorId="5155C66F" wp14:editId="62AA7972">
            <wp:extent cx="2379725" cy="1286624"/>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3966" cy="1299730"/>
                    </a:xfrm>
                    <a:prstGeom prst="rect">
                      <a:avLst/>
                    </a:prstGeom>
                  </pic:spPr>
                </pic:pic>
              </a:graphicData>
            </a:graphic>
          </wp:inline>
        </w:drawing>
      </w:r>
    </w:p>
    <w:p w:rsidR="001A5185" w:rsidRPr="0006177B" w:rsidRDefault="0016612E" w:rsidP="0006177B">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001F7C1E" w:rsidRPr="00F130F8">
        <w:rPr>
          <w:rFonts w:ascii="Times New Roman" w:hAnsi="Times New Roman" w:cs="Times New Roman"/>
          <w:sz w:val="18"/>
          <w:szCs w:val="18"/>
        </w:rPr>
        <w:fldChar w:fldCharType="begin"/>
      </w:r>
      <w:r w:rsidR="001F7C1E" w:rsidRPr="00F130F8">
        <w:rPr>
          <w:rFonts w:ascii="Times New Roman" w:hAnsi="Times New Roman" w:cs="Times New Roman"/>
          <w:sz w:val="18"/>
          <w:szCs w:val="18"/>
        </w:rPr>
        <w:instrText xml:space="preserve"> SEQ Figure \* ARABIC </w:instrText>
      </w:r>
      <w:r w:rsidR="001F7C1E" w:rsidRPr="00F130F8">
        <w:rPr>
          <w:rFonts w:ascii="Times New Roman" w:hAnsi="Times New Roman" w:cs="Times New Roman"/>
          <w:sz w:val="18"/>
          <w:szCs w:val="18"/>
        </w:rPr>
        <w:fldChar w:fldCharType="separate"/>
      </w:r>
      <w:r w:rsidR="006427F0">
        <w:rPr>
          <w:rFonts w:ascii="Times New Roman" w:hAnsi="Times New Roman" w:cs="Times New Roman"/>
          <w:noProof/>
          <w:sz w:val="18"/>
          <w:szCs w:val="18"/>
        </w:rPr>
        <w:t>1</w:t>
      </w:r>
      <w:r w:rsidR="001F7C1E" w:rsidRPr="00F130F8">
        <w:rPr>
          <w:rFonts w:ascii="Times New Roman" w:hAnsi="Times New Roman" w:cs="Times New Roman"/>
          <w:noProof/>
          <w:sz w:val="18"/>
          <w:szCs w:val="18"/>
        </w:rPr>
        <w:fldChar w:fldCharType="end"/>
      </w:r>
      <w:r w:rsidRPr="00F130F8">
        <w:rPr>
          <w:rFonts w:ascii="Times New Roman" w:hAnsi="Times New Roman" w:cs="Times New Roman"/>
          <w:sz w:val="18"/>
          <w:szCs w:val="18"/>
        </w:rPr>
        <w:t>: Raw video frame example</w:t>
      </w:r>
    </w:p>
    <w:p w:rsidR="00DF5096" w:rsidRDefault="006D4E77" w:rsidP="002968B5">
      <w:pPr>
        <w:pStyle w:val="Text"/>
        <w:ind w:firstLine="202"/>
      </w:pPr>
      <w:r>
        <w:t xml:space="preserve">We will use several different deep neural network architectures to classify whether items have been removed or added to the shelf within the time frame of the video. Since our own </w:t>
      </w:r>
      <w:r w:rsidR="00DE3E2F">
        <w:t xml:space="preserve">video </w:t>
      </w:r>
      <w:r>
        <w:t xml:space="preserve">dataset is small, we will use pretrained models available online and implement transfer learning to avoid overfitting. </w:t>
      </w:r>
      <w:r w:rsidR="00DE3E2F">
        <w:t>We will first explore how to apply transfer learning to</w:t>
      </w:r>
      <w:r w:rsidR="004A046B">
        <w:t xml:space="preserve"> a</w:t>
      </w:r>
      <w:r w:rsidR="00DE3E2F">
        <w:t xml:space="preserve"> state-of-the-art image classification model</w:t>
      </w:r>
      <w:r w:rsidR="00F717D9">
        <w:t>, SqueezeNet,</w:t>
      </w:r>
      <w:r w:rsidR="00DE3E2F">
        <w:t xml:space="preserve"> for </w:t>
      </w:r>
      <w:r w:rsidR="00EF56C7">
        <w:t xml:space="preserve">our </w:t>
      </w:r>
      <w:r w:rsidR="00DE3E2F">
        <w:t xml:space="preserve">video classification problem. </w:t>
      </w:r>
      <w:r w:rsidR="00ED56FA">
        <w:t>W</w:t>
      </w:r>
      <w:r w:rsidR="00DE3E2F">
        <w:t xml:space="preserve">e will </w:t>
      </w:r>
      <w:r w:rsidR="00ED56FA">
        <w:t xml:space="preserve">then use </w:t>
      </w:r>
      <w:r w:rsidR="00DE3E2F">
        <w:t xml:space="preserve">video classification models </w:t>
      </w:r>
      <w:r w:rsidR="002968B5">
        <w:t xml:space="preserve">like C3D </w:t>
      </w:r>
      <w:r w:rsidR="00DE3E2F">
        <w:t xml:space="preserve">with transfer learning to identify </w:t>
      </w:r>
      <w:r w:rsidR="002968B5">
        <w:t>customer</w:t>
      </w:r>
      <w:r w:rsidR="00DE3E2F">
        <w:t xml:space="preserve"> actions in </w:t>
      </w:r>
      <w:r w:rsidR="002968B5">
        <w:t xml:space="preserve">the </w:t>
      </w:r>
      <w:r w:rsidR="00DE3E2F">
        <w:t>videos.</w:t>
      </w:r>
      <w:r w:rsidR="002968B5">
        <w:rPr>
          <w:rFonts w:eastAsiaTheme="minorEastAsia" w:hint="eastAsia"/>
          <w:lang w:eastAsia="zh-CN"/>
        </w:rPr>
        <w:t xml:space="preserve"> </w:t>
      </w:r>
      <w:r>
        <w:t xml:space="preserve">Different approaches will be investigated and compared in terms of classification accuracy </w:t>
      </w:r>
      <w:r w:rsidRPr="00BA3B4A">
        <w:t>as well as computational efficiency</w:t>
      </w:r>
      <w:r w:rsidR="002968B5">
        <w:t>.</w:t>
      </w:r>
    </w:p>
    <w:p w:rsidR="006D4E77" w:rsidRPr="001801C7" w:rsidRDefault="00017562" w:rsidP="006D4E77">
      <w:pPr>
        <w:pStyle w:val="Heading1"/>
        <w:numPr>
          <w:ilvl w:val="0"/>
          <w:numId w:val="1"/>
        </w:numPr>
        <w:rPr>
          <w:b/>
        </w:rPr>
      </w:pPr>
      <w:r>
        <w:rPr>
          <w:b/>
        </w:rPr>
        <w:t>Background</w:t>
      </w:r>
    </w:p>
    <w:p w:rsidR="009E176A" w:rsidRDefault="00ED56FA" w:rsidP="006D4E77">
      <w:pPr>
        <w:pStyle w:val="Text"/>
      </w:pPr>
      <w:r>
        <w:t>C</w:t>
      </w:r>
      <w:r w:rsidR="006D4E77">
        <w:t>onvolutional Neural Network</w:t>
      </w:r>
      <w:r w:rsidR="001A4837">
        <w:t xml:space="preserve"> (CNN</w:t>
      </w:r>
      <w:r w:rsidR="006D4E77">
        <w:t xml:space="preserve">) </w:t>
      </w:r>
      <w:r w:rsidR="006D4E77">
        <w:fldChar w:fldCharType="begin" w:fldLock="1"/>
      </w:r>
      <w:r w:rsidR="006D4E77">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rsidR="006D4E77">
        <w:fldChar w:fldCharType="separate"/>
      </w:r>
      <w:r w:rsidR="006D4E77" w:rsidRPr="00115BA8">
        <w:rPr>
          <w:noProof/>
        </w:rPr>
        <w:t>[1]</w:t>
      </w:r>
      <w:r w:rsidR="006D4E77">
        <w:fldChar w:fldCharType="end"/>
      </w:r>
      <w:r w:rsidR="006D4E77">
        <w:t xml:space="preserve"> </w:t>
      </w:r>
      <w:r w:rsidR="001A4837">
        <w:t>has</w:t>
      </w:r>
      <w:r w:rsidR="006D4E77">
        <w:t xml:space="preserve"> outperform</w:t>
      </w:r>
      <w:r w:rsidR="00484587">
        <w:t>ed</w:t>
      </w:r>
      <w:r w:rsidR="006D4E77">
        <w:t xml:space="preserve"> most other algorithms in understanding image contents and shows the state-of-the-art performance in image classificat</w:t>
      </w:r>
      <w:r w:rsidR="00484587">
        <w:t>ion, localization, segmentation and</w:t>
      </w:r>
      <w:r w:rsidR="006D4E77">
        <w:t xml:space="preserve"> detection </w:t>
      </w:r>
      <w:r w:rsidR="006D4E77">
        <w:fldChar w:fldCharType="begin" w:fldLock="1"/>
      </w:r>
      <w:r w:rsidR="006D4E77">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rsidR="006D4E77">
        <w:fldChar w:fldCharType="separate"/>
      </w:r>
      <w:r w:rsidR="006D4E77" w:rsidRPr="0076057A">
        <w:rPr>
          <w:noProof/>
        </w:rPr>
        <w:t>[2]</w:t>
      </w:r>
      <w:r w:rsidR="006D4E77">
        <w:fldChar w:fldCharType="end"/>
      </w:r>
      <w:r w:rsidR="006D4E77">
        <w:t xml:space="preserve"> </w:t>
      </w:r>
      <w:r w:rsidR="006D4E77">
        <w:fldChar w:fldCharType="begin" w:fldLock="1"/>
      </w:r>
      <w:r w:rsidR="006D4E77">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rsidR="006D4E77">
        <w:fldChar w:fldCharType="separate"/>
      </w:r>
      <w:r w:rsidR="006D4E77" w:rsidRPr="00D757F8">
        <w:rPr>
          <w:noProof/>
        </w:rPr>
        <w:t>[3]</w:t>
      </w:r>
      <w:r w:rsidR="006D4E77">
        <w:fldChar w:fldCharType="end"/>
      </w:r>
      <w:r w:rsidR="006D4E77">
        <w:t xml:space="preserve"> </w:t>
      </w:r>
      <w:r w:rsidR="006D4E77">
        <w:fldChar w:fldCharType="begin" w:fldLock="1"/>
      </w:r>
      <w:r w:rsidR="006D4E77">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rsidR="006D4E77">
        <w:fldChar w:fldCharType="separate"/>
      </w:r>
      <w:r w:rsidR="006D4E77" w:rsidRPr="00A90710">
        <w:rPr>
          <w:noProof/>
        </w:rPr>
        <w:t>[4]</w:t>
      </w:r>
      <w:r w:rsidR="006D4E77">
        <w:fldChar w:fldCharType="end"/>
      </w:r>
      <w:r w:rsidR="006D4E77">
        <w:t xml:space="preserve"> </w:t>
      </w:r>
      <w:r w:rsidR="006D4E77">
        <w:fldChar w:fldCharType="begin" w:fldLock="1"/>
      </w:r>
      <w:r w:rsidR="006D4E77">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rsidR="006D4E77">
        <w:fldChar w:fldCharType="separate"/>
      </w:r>
      <w:r w:rsidR="006D4E77" w:rsidRPr="00A90710">
        <w:rPr>
          <w:noProof/>
        </w:rPr>
        <w:t>[5]</w:t>
      </w:r>
      <w:r w:rsidR="006D4E77">
        <w:fldChar w:fldCharType="end"/>
      </w:r>
      <w:r w:rsidR="006D4E77">
        <w:t xml:space="preserve"> </w:t>
      </w:r>
      <w:r w:rsidR="006D4E77">
        <w:fldChar w:fldCharType="begin" w:fldLock="1"/>
      </w:r>
      <w:r w:rsidR="006D4E77">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rsidR="006D4E77">
        <w:fldChar w:fldCharType="separate"/>
      </w:r>
      <w:r w:rsidR="006D4E77" w:rsidRPr="00430848">
        <w:rPr>
          <w:noProof/>
        </w:rPr>
        <w:t>[6]</w:t>
      </w:r>
      <w:r w:rsidR="006D4E77">
        <w:fldChar w:fldCharType="end"/>
      </w:r>
      <w:r w:rsidR="006D4E77">
        <w:t xml:space="preserve"> </w:t>
      </w:r>
      <w:r w:rsidR="006D4E77">
        <w:fldChar w:fldCharType="begin" w:fldLock="1"/>
      </w:r>
      <w:r w:rsidR="006D4E77">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rsidR="006D4E77">
        <w:fldChar w:fldCharType="separate"/>
      </w:r>
      <w:r w:rsidR="006D4E77" w:rsidRPr="00430848">
        <w:rPr>
          <w:noProof/>
        </w:rPr>
        <w:t>[7]</w:t>
      </w:r>
      <w:r w:rsidR="006D4E77">
        <w:fldChar w:fldCharType="end"/>
      </w:r>
      <w:r w:rsidR="006D4E77">
        <w:t xml:space="preserve">. </w:t>
      </w:r>
      <w:r w:rsidR="00484587">
        <w:t>The main reason is that</w:t>
      </w:r>
      <w:r w:rsidR="006D4E77">
        <w:t xml:space="preserve"> CNNs</w:t>
      </w:r>
      <w:r w:rsidR="00484587">
        <w:t xml:space="preserve"> are extremely</w:t>
      </w:r>
      <w:r w:rsidR="006D4E77">
        <w:t xml:space="preserve"> power</w:t>
      </w:r>
      <w:r>
        <w:t>ful</w:t>
      </w:r>
      <w:r w:rsidR="006D4E77">
        <w:t xml:space="preserve"> </w:t>
      </w:r>
      <w:r w:rsidR="00484587">
        <w:t>in</w:t>
      </w:r>
      <w:r w:rsidR="006D4E77">
        <w:t xml:space="preserve"> extract</w:t>
      </w:r>
      <w:r w:rsidR="00484587">
        <w:t>ing useful</w:t>
      </w:r>
      <w:r w:rsidR="006D4E77">
        <w:t xml:space="preserve"> image feature</w:t>
      </w:r>
      <w:r w:rsidR="00484587">
        <w:t>s for specific tasks</w:t>
      </w:r>
      <w:r w:rsidR="006D4E77">
        <w:t xml:space="preserve"> </w:t>
      </w:r>
      <w:r w:rsidR="006D4E77">
        <w:fldChar w:fldCharType="begin" w:fldLock="1"/>
      </w:r>
      <w:r w:rsidR="006D4E77">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rsidR="006D4E77">
        <w:fldChar w:fldCharType="separate"/>
      </w:r>
      <w:r w:rsidR="006D4E77" w:rsidRPr="0032032B">
        <w:rPr>
          <w:noProof/>
        </w:rPr>
        <w:t>[8]</w:t>
      </w:r>
      <w:r w:rsidR="006D4E77">
        <w:fldChar w:fldCharType="end"/>
      </w:r>
      <w:r w:rsidR="006D4E77">
        <w:t>.</w:t>
      </w:r>
      <w:r w:rsidR="00B91A1A">
        <w:t xml:space="preserve"> </w:t>
      </w:r>
    </w:p>
    <w:p w:rsidR="006D4E77" w:rsidRDefault="00F919D1" w:rsidP="006D4E77">
      <w:pPr>
        <w:pStyle w:val="Text"/>
      </w:pPr>
      <w:r>
        <w:t xml:space="preserve">CNN has been used </w:t>
      </w:r>
      <w:r w:rsidR="00017008">
        <w:t>to achieve high accuracy in most image</w:t>
      </w:r>
      <w:r w:rsidR="003C655A">
        <w:t xml:space="preserve"> classification</w:t>
      </w:r>
      <w:r w:rsidR="00017008">
        <w:t xml:space="preserve"> competition</w:t>
      </w:r>
      <w:r w:rsidR="003C655A">
        <w:t>s, like</w:t>
      </w:r>
      <w:r w:rsidR="00017008">
        <w:t xml:space="preserve"> </w:t>
      </w:r>
      <w:r w:rsidR="00955C43">
        <w:t>AlexNet</w:t>
      </w:r>
      <w:r w:rsidR="003C655A">
        <w:t xml:space="preserve"> which won the</w:t>
      </w:r>
      <w:r w:rsidR="00017008">
        <w:t xml:space="preserve"> ImageNet </w:t>
      </w:r>
      <w:r w:rsidR="003C655A">
        <w:t>challenge in 2012</w:t>
      </w:r>
      <w:r w:rsidR="00955C43">
        <w:t xml:space="preserve"> </w:t>
      </w:r>
      <w:r w:rsidR="00017008">
        <w:fldChar w:fldCharType="begin" w:fldLock="1"/>
      </w:r>
      <w:r w:rsidR="00150814">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3d3a01b-57a1-432e-8ab9-e771f11f10ef" ] } ], "mendeley" : { "formattedCitation" : "[9]", "plainTextFormattedCitation" : "[9]", "previouslyFormattedCitation" : "[9]" }, "properties" : { "noteIndex" : 0 }, "schema" : "https://github.com/citation-style-language/schema/raw/master/csl-citation.json" }</w:instrText>
      </w:r>
      <w:r w:rsidR="00017008">
        <w:fldChar w:fldCharType="separate"/>
      </w:r>
      <w:r w:rsidR="00017008" w:rsidRPr="00017008">
        <w:rPr>
          <w:noProof/>
        </w:rPr>
        <w:t>[9]</w:t>
      </w:r>
      <w:r w:rsidR="00017008">
        <w:fldChar w:fldCharType="end"/>
      </w:r>
      <w:r w:rsidR="00017008">
        <w:t>.</w:t>
      </w:r>
      <w:r w:rsidR="009A18A9">
        <w:t xml:space="preserve"> Based on the </w:t>
      </w:r>
      <w:r w:rsidR="005C3530">
        <w:t>architecture</w:t>
      </w:r>
      <w:r w:rsidR="009A18A9">
        <w:t xml:space="preserve"> of </w:t>
      </w:r>
      <w:r w:rsidR="00F130F8">
        <w:t>AlexNet</w:t>
      </w:r>
      <w:r w:rsidR="009A18A9">
        <w:t xml:space="preserve">, other </w:t>
      </w:r>
      <w:r w:rsidR="003C655A">
        <w:t xml:space="preserve">deep neural </w:t>
      </w:r>
      <w:r w:rsidR="009A18A9">
        <w:t>network</w:t>
      </w:r>
      <w:r w:rsidR="005C3530">
        <w:t>s</w:t>
      </w:r>
      <w:r w:rsidR="009A18A9">
        <w:t xml:space="preserve"> </w:t>
      </w:r>
      <w:r w:rsidR="005C3530">
        <w:t>have</w:t>
      </w:r>
      <w:r w:rsidR="009A18A9">
        <w:t xml:space="preserve"> been invented to fully </w:t>
      </w:r>
      <w:r w:rsidR="005C56B5">
        <w:t xml:space="preserve">extend the </w:t>
      </w:r>
      <w:r w:rsidR="005C3530">
        <w:t>cap</w:t>
      </w:r>
      <w:r w:rsidR="005C56B5">
        <w:t xml:space="preserve">ability of CNN. </w:t>
      </w:r>
      <w:r w:rsidR="00E23CB9">
        <w:t xml:space="preserve">In 2013, ZFNet was created to </w:t>
      </w:r>
      <w:r w:rsidR="005C3530">
        <w:t>improve</w:t>
      </w:r>
      <w:r w:rsidR="00E37745">
        <w:t xml:space="preserve"> the accuracy on ImageNet </w:t>
      </w:r>
      <w:r w:rsidR="00D400EE">
        <w:t>challenge</w:t>
      </w:r>
      <w:r w:rsidR="004B7F30">
        <w:t xml:space="preserve"> </w:t>
      </w:r>
      <w:r w:rsidR="007C4FA4">
        <w:fldChar w:fldCharType="begin" w:fldLock="1"/>
      </w:r>
      <w:r w:rsidR="00F70164">
        <w:instrText>ADDIN CSL_CITATION { "citationItems" : [ { "id" : "ITEM-1", "itemData" : { "DOI" : "10.1007/978-3-319-10590-1_53", "ISBN" : "9783319105895", "ISSN" : "16113349", "PMID" : "26353135", "abstract" : "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Lecture Notes in Computer Science (including subseries Lecture Notes in Artificial Intelligence and Lecture Notes in Bioinformatics)", "id" : "ITEM-1", "issue" : "PART 1", "issued" : { "date-parts" : [ [ "2014" ] ] }, "page" : "818-833", "title" : "Visualizing and understanding convolutional networks", "type" : "paper-conference", "volume" : "8689 LNCS" }, "uris" : [ "http://www.mendeley.com/documents/?uuid=3e6be57d-85a0-4631-8549-0074bdc12d8b" ] } ], "mendeley" : { "formattedCitation" : "[10]", "plainTextFormattedCitation" : "[10]", "previouslyFormattedCitation" : "[10]" }, "properties" : { "noteIndex" : 0 }, "schema" : "https://github.com/citation-style-language/schema/raw/master/csl-citation.json" }</w:instrText>
      </w:r>
      <w:r w:rsidR="007C4FA4">
        <w:fldChar w:fldCharType="separate"/>
      </w:r>
      <w:r w:rsidR="007C4FA4" w:rsidRPr="007C4FA4">
        <w:rPr>
          <w:noProof/>
        </w:rPr>
        <w:t>[10]</w:t>
      </w:r>
      <w:r w:rsidR="007C4FA4">
        <w:fldChar w:fldCharType="end"/>
      </w:r>
      <w:r w:rsidR="004B7F30">
        <w:t xml:space="preserve">. </w:t>
      </w:r>
      <w:r w:rsidR="007C4FA4">
        <w:t>In 20</w:t>
      </w:r>
      <w:r w:rsidR="00A47C14">
        <w:t xml:space="preserve">14, </w:t>
      </w:r>
      <w:r w:rsidR="002D0678">
        <w:t>GoogL</w:t>
      </w:r>
      <w:r w:rsidR="00247577">
        <w:t>eNet</w:t>
      </w:r>
      <w:r w:rsidR="00626007">
        <w:t xml:space="preserve"> created by G</w:t>
      </w:r>
      <w:r w:rsidR="00300AA0">
        <w:t xml:space="preserve">oogle </w:t>
      </w:r>
      <w:r w:rsidR="00D400EE">
        <w:t>i</w:t>
      </w:r>
      <w:r w:rsidR="006D4563">
        <w:t>ntroduce</w:t>
      </w:r>
      <w:r w:rsidR="00D400EE">
        <w:t>d</w:t>
      </w:r>
      <w:r w:rsidR="006D4563">
        <w:t xml:space="preserve"> the </w:t>
      </w:r>
      <w:r w:rsidR="00AF1FF2">
        <w:t xml:space="preserve">Inception module to </w:t>
      </w:r>
      <w:r w:rsidR="00D400EE">
        <w:t>improve both accuracy and</w:t>
      </w:r>
      <w:r w:rsidR="00AF1FF2">
        <w:t xml:space="preserve"> computational </w:t>
      </w:r>
      <w:r w:rsidR="006F60BA">
        <w:t>efficiency</w:t>
      </w:r>
      <w:r w:rsidR="00247577">
        <w:t xml:space="preserve"> </w:t>
      </w:r>
      <w:r w:rsidR="00F70164">
        <w:fldChar w:fldCharType="begin" w:fldLock="1"/>
      </w:r>
      <w:r w:rsidR="00A86817">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Proceedings of the IEEE Computer Society Conference on Computer Vision and Pattern Recognition", "id" : "ITEM-1", "issued" : { "date-parts" : [ [ "2015" ] ] }, "page" : "1-9", "title" : "Going deeper with convolutions", "type" : "paper-conference", "volume" : "07-12-June" }, "uris" : [ "http://www.mendeley.com/documents/?uuid=d4bf1244-922f-4eb1-ad7e-c78b1b48abd2" ] } ], "mendeley" : { "formattedCitation" : "[11]", "plainTextFormattedCitation" : "[11]", "previouslyFormattedCitation" : "[11]" }, "properties" : { "noteIndex" : 0 }, "schema" : "https://github.com/citation-style-language/schema/raw/master/csl-citation.json" }</w:instrText>
      </w:r>
      <w:r w:rsidR="00F70164">
        <w:fldChar w:fldCharType="separate"/>
      </w:r>
      <w:r w:rsidR="00F70164" w:rsidRPr="00F70164">
        <w:rPr>
          <w:noProof/>
        </w:rPr>
        <w:t>[11]</w:t>
      </w:r>
      <w:r w:rsidR="00F70164">
        <w:fldChar w:fldCharType="end"/>
      </w:r>
      <w:r w:rsidR="00263722">
        <w:t>.</w:t>
      </w:r>
      <w:r w:rsidR="00F70164">
        <w:t xml:space="preserve"> </w:t>
      </w:r>
      <w:r w:rsidR="00D400EE">
        <w:t>T</w:t>
      </w:r>
      <w:r w:rsidR="00F70164">
        <w:t xml:space="preserve">he state-of-art ResNet </w:t>
      </w:r>
      <w:r w:rsidR="00544891">
        <w:t xml:space="preserve">which </w:t>
      </w:r>
      <w:r w:rsidR="007B2920">
        <w:t>use</w:t>
      </w:r>
      <w:r w:rsidR="00544891">
        <w:t>s</w:t>
      </w:r>
      <w:r w:rsidR="007B2920">
        <w:t xml:space="preserve"> network layers to fit a residual mapping instead of </w:t>
      </w:r>
      <w:r w:rsidR="00C30CD6">
        <w:t>direct tuning</w:t>
      </w:r>
      <w:r w:rsidR="00D400EE">
        <w:t xml:space="preserve"> won the ImageNet challenge in 2015</w:t>
      </w:r>
      <w:r w:rsidR="00274036">
        <w:t xml:space="preserve"> </w:t>
      </w:r>
      <w:r w:rsidR="00274036">
        <w:fldChar w:fldCharType="begin" w:fldLock="1"/>
      </w:r>
      <w:r w:rsidR="007C2C3F">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paper-conference" }, "uris" : [ "http://www.mendeley.com/documents/?uuid=dabbb29a-1280-4e78-874e-878125f89259" ] } ], "mendeley" : { "formattedCitation" : "[12]", "plainTextFormattedCitation" : "[12]", "previouslyFormattedCitation" : "[12]" }, "properties" : { "noteIndex" : 0 }, "schema" : "https://github.com/citation-style-language/schema/raw/master/csl-citation.json" }</w:instrText>
      </w:r>
      <w:r w:rsidR="00274036">
        <w:fldChar w:fldCharType="separate"/>
      </w:r>
      <w:r w:rsidR="00274036" w:rsidRPr="00274036">
        <w:rPr>
          <w:noProof/>
        </w:rPr>
        <w:t>[12]</w:t>
      </w:r>
      <w:r w:rsidR="00274036">
        <w:fldChar w:fldCharType="end"/>
      </w:r>
      <w:r w:rsidR="00274036">
        <w:t xml:space="preserve">. </w:t>
      </w:r>
      <w:r w:rsidR="00A11420">
        <w:t xml:space="preserve">Other networks such as </w:t>
      </w:r>
      <w:r w:rsidR="00FC5BB3">
        <w:t xml:space="preserve">VGGNet and SqueezeNet use </w:t>
      </w:r>
      <w:r w:rsidR="00C30CD6">
        <w:t>fewer</w:t>
      </w:r>
      <w:r w:rsidR="00FC5BB3">
        <w:t xml:space="preserve"> parameters and </w:t>
      </w:r>
      <w:r w:rsidR="00C30CD6">
        <w:t>allow</w:t>
      </w:r>
      <w:r w:rsidR="00FC5BB3">
        <w:t xml:space="preserve"> neural networks</w:t>
      </w:r>
      <w:r w:rsidR="00544891">
        <w:t xml:space="preserve"> to grow deeper</w:t>
      </w:r>
      <w:r w:rsidR="00FC5BB3">
        <w:t xml:space="preserve"> </w:t>
      </w:r>
      <w:r w:rsidR="007C2C3F">
        <w:fldChar w:fldCharType="begin" w:fldLock="1"/>
      </w:r>
      <w:r w:rsidR="00A86817">
        <w:instrText>ADDIN CSL_CITATION { "citationItems" : [ { "id" : "ITEM-1", "itemData" : { "DOI" : "10.1016/j.infsof.2008.09.005", "ISBN" : "9781450341448",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container-title" : "International Conference on Learning Representations (ICRL)", "id" : "ITEM-1", "issued" : { "date-parts" : [ [ "2015" ] ] }, "page" : "1-14", "title" : "Very Deep Convolutional Networks for Large-Scale Image Recognition", "type" : "article-journal" }, "uris" : [ "http://www.mendeley.com/documents/?uuid=add9c7b4-4daa-46f8-82bc-922da7779c0c" ] } ], "mendeley" : { "formattedCitation" : "[13]", "plainTextFormattedCitation" : "[13]", "previouslyFormattedCitation" : "[13]" }, "properties" : { "noteIndex" : 0 }, "schema" : "https://github.com/citation-style-language/schema/raw/master/csl-citation.json" }</w:instrText>
      </w:r>
      <w:r w:rsidR="007C2C3F">
        <w:fldChar w:fldCharType="separate"/>
      </w:r>
      <w:r w:rsidR="007C2C3F" w:rsidRPr="007C2C3F">
        <w:rPr>
          <w:noProof/>
        </w:rPr>
        <w:t>[13]</w:t>
      </w:r>
      <w:r w:rsidR="007C2C3F">
        <w:fldChar w:fldCharType="end"/>
      </w:r>
      <w:r w:rsidR="00D71CEE">
        <w:t xml:space="preserve"> </w:t>
      </w:r>
      <w:r w:rsidR="00D71CEE">
        <w:fldChar w:fldCharType="begin" w:fldLock="1"/>
      </w:r>
      <w:r w:rsidR="006577A4">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D71CEE">
        <w:fldChar w:fldCharType="separate"/>
      </w:r>
      <w:r w:rsidR="00D71CEE" w:rsidRPr="00D71CEE">
        <w:rPr>
          <w:noProof/>
        </w:rPr>
        <w:t>[14]</w:t>
      </w:r>
      <w:r w:rsidR="00D71CEE">
        <w:fldChar w:fldCharType="end"/>
      </w:r>
      <w:r w:rsidR="00FC5BB3">
        <w:t xml:space="preserve">. </w:t>
      </w:r>
    </w:p>
    <w:p w:rsidR="002C03B0" w:rsidRDefault="00660EB3" w:rsidP="00246436">
      <w:pPr>
        <w:pStyle w:val="Text"/>
      </w:pPr>
      <w:r>
        <w:t>In contrast to so</w:t>
      </w:r>
      <w:r w:rsidR="007C2C3F">
        <w:t xml:space="preserve"> many active </w:t>
      </w:r>
      <w:r w:rsidR="006740B9">
        <w:t>researches</w:t>
      </w:r>
      <w:r w:rsidR="007A4B78">
        <w:t xml:space="preserve"> on image classification, </w:t>
      </w:r>
      <w:r w:rsidR="00AC22B1">
        <w:t>currently there is no</w:t>
      </w:r>
      <w:r w:rsidR="006D4E77">
        <w:t xml:space="preserve"> single video classification benchmark </w:t>
      </w:r>
      <w:r w:rsidR="00123971">
        <w:t>dataset</w:t>
      </w:r>
      <w:r w:rsidR="006D4E77">
        <w:t>. First</w:t>
      </w:r>
      <w:r w:rsidR="003D125C">
        <w:t>ly</w:t>
      </w:r>
      <w:r w:rsidR="006D4E77">
        <w:t>, compare</w:t>
      </w:r>
      <w:r w:rsidR="006538B3">
        <w:t>d</w:t>
      </w:r>
      <w:r w:rsidR="006D4E77">
        <w:t xml:space="preserve"> to images, videos are significantly </w:t>
      </w:r>
      <w:r w:rsidR="003D125C">
        <w:t>more difficult</w:t>
      </w:r>
      <w:r w:rsidR="006D4E77">
        <w:t xml:space="preserve"> to annotate. It takes </w:t>
      </w:r>
      <w:r w:rsidR="005D1FA6">
        <w:t>longer</w:t>
      </w:r>
      <w:r w:rsidR="006D4E77">
        <w:t xml:space="preserve"> to collect </w:t>
      </w:r>
      <w:r w:rsidR="00CB75B9">
        <w:t xml:space="preserve">a </w:t>
      </w:r>
      <w:r w:rsidR="006D4E77">
        <w:t xml:space="preserve">large enough </w:t>
      </w:r>
      <w:r w:rsidR="00CB75B9">
        <w:t>dataset</w:t>
      </w:r>
      <w:r w:rsidR="006D4E77">
        <w:t xml:space="preserve"> to </w:t>
      </w:r>
      <w:r w:rsidR="003D125C">
        <w:t>train</w:t>
      </w:r>
      <w:r w:rsidR="006D4E77">
        <w:t xml:space="preserve"> CNNs. Second</w:t>
      </w:r>
      <w:r w:rsidR="00CB75B9">
        <w:t>ly</w:t>
      </w:r>
      <w:r w:rsidR="006D4E77">
        <w:t xml:space="preserve">, videos </w:t>
      </w:r>
      <w:r w:rsidR="00CB75B9">
        <w:t>contain</w:t>
      </w:r>
      <w:r w:rsidR="006D4E77">
        <w:t xml:space="preserve"> more information compared to image</w:t>
      </w:r>
      <w:r w:rsidR="00CB75B9">
        <w:t>s</w:t>
      </w:r>
      <w:r w:rsidR="00073D9A">
        <w:t>: i</w:t>
      </w:r>
      <w:r w:rsidR="00CB75B9">
        <w:t xml:space="preserve">n addition to spatial information in </w:t>
      </w:r>
      <w:r w:rsidR="005D1FA6">
        <w:t>individual</w:t>
      </w:r>
      <w:r w:rsidR="00CB75B9">
        <w:t xml:space="preserve"> frame</w:t>
      </w:r>
      <w:r w:rsidR="005D1FA6">
        <w:t>s</w:t>
      </w:r>
      <w:r w:rsidR="00CB75B9">
        <w:t>, videos also contain temporal information</w:t>
      </w:r>
      <w:r w:rsidR="005D1FA6">
        <w:t xml:space="preserve"> across frames</w:t>
      </w:r>
      <w:r w:rsidR="006D4E77">
        <w:t>.</w:t>
      </w:r>
      <w:r w:rsidR="00050731">
        <w:t xml:space="preserve"> Therefore, </w:t>
      </w:r>
      <w:r w:rsidR="00597AB5">
        <w:t xml:space="preserve">solving a </w:t>
      </w:r>
      <w:r w:rsidR="00C71F7D">
        <w:t>video</w:t>
      </w:r>
      <w:r w:rsidR="00597AB5">
        <w:t xml:space="preserve"> classification problem is not only technically more </w:t>
      </w:r>
      <w:r w:rsidR="007C169C">
        <w:t xml:space="preserve">challenging, but also </w:t>
      </w:r>
      <w:r w:rsidR="00DF17CB">
        <w:lastRenderedPageBreak/>
        <w:t xml:space="preserve">more time consuming for </w:t>
      </w:r>
      <w:r w:rsidR="005132E8">
        <w:t>training and parameter tuning.</w:t>
      </w:r>
      <w:r w:rsidR="00246436">
        <w:rPr>
          <w:rFonts w:eastAsiaTheme="minorEastAsia" w:hint="eastAsia"/>
          <w:lang w:eastAsia="zh-CN"/>
        </w:rPr>
        <w:t xml:space="preserve"> </w:t>
      </w:r>
      <w:r w:rsidR="00246436">
        <w:rPr>
          <w:rFonts w:eastAsiaTheme="minorEastAsia"/>
          <w:lang w:eastAsia="zh-CN"/>
        </w:rPr>
        <w:t>S</w:t>
      </w:r>
      <w:r w:rsidR="007326CB">
        <w:t>everal</w:t>
      </w:r>
      <w:r w:rsidR="006D4E77">
        <w:t xml:space="preserve"> approach</w:t>
      </w:r>
      <w:r w:rsidR="00BE4ABC">
        <w:t>es</w:t>
      </w:r>
      <w:r w:rsidR="006D4E77">
        <w:t xml:space="preserve"> </w:t>
      </w:r>
      <w:r w:rsidR="00AC22B1">
        <w:t xml:space="preserve">have been developed </w:t>
      </w:r>
      <w:r w:rsidR="006D4E77">
        <w:t>to sol</w:t>
      </w:r>
      <w:r w:rsidR="00C0400D">
        <w:t>ve video classification problem</w:t>
      </w:r>
      <w:r w:rsidR="00246436">
        <w:t>s.</w:t>
      </w:r>
    </w:p>
    <w:p w:rsidR="00545155" w:rsidRDefault="0005759A" w:rsidP="005A7435">
      <w:pPr>
        <w:pStyle w:val="Text"/>
        <w:rPr>
          <w:rFonts w:eastAsiaTheme="minorEastAsia"/>
          <w:lang w:eastAsia="zh-CN"/>
        </w:rPr>
      </w:pPr>
      <w:r>
        <w:t>One</w:t>
      </w:r>
      <w:r w:rsidR="00545155">
        <w:t xml:space="preserve"> method is </w:t>
      </w:r>
      <w:r>
        <w:t>to</w:t>
      </w:r>
      <w:r w:rsidR="00BB1FD3">
        <w:t xml:space="preserve"> </w:t>
      </w:r>
      <w:r>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t>
      </w:r>
      <w:r>
        <w:t>through</w:t>
      </w:r>
      <w:r w:rsidR="006E469E">
        <w:t xml:space="preserve"> various fusion strategies like late fusion and slow fusion</w:t>
      </w:r>
      <w:r w:rsidR="00487B02">
        <w:t xml:space="preserve"> </w:t>
      </w:r>
      <w:r w:rsidR="00150814">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150814">
        <w:fldChar w:fldCharType="separate"/>
      </w:r>
      <w:r w:rsidR="00D71CEE" w:rsidRPr="00D71CEE">
        <w:rPr>
          <w:noProof/>
        </w:rPr>
        <w:t>[15]</w:t>
      </w:r>
      <w:r w:rsidR="00150814">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w:t>
      </w:r>
      <w:r w:rsidR="001E4902">
        <w:t>r</w:t>
      </w:r>
      <w:r w:rsidR="00BB1FD3">
        <w:t xml:space="preserve">eam </w:t>
      </w:r>
      <w:r w:rsidR="005C37F0">
        <w:t>to increase computational efficiency without sacrifice in accuracy</w:t>
      </w:r>
      <w:r w:rsidR="00BB1FD3">
        <w:t>.</w:t>
      </w:r>
    </w:p>
    <w:p w:rsidR="005D0481" w:rsidRDefault="00350B35" w:rsidP="005A7435">
      <w:pPr>
        <w:pStyle w:val="Text"/>
        <w:rPr>
          <w:rFonts w:eastAsiaTheme="minorEastAsia"/>
          <w:lang w:eastAsia="zh-CN"/>
        </w:rPr>
      </w:pPr>
      <w:r>
        <w:t>Another</w:t>
      </w:r>
      <w:r w:rsidR="008A7E47">
        <w:t xml:space="preserve"> approach is </w:t>
      </w:r>
      <w:r w:rsidR="003D0285">
        <w:t>three</w:t>
      </w:r>
      <w:r w:rsidR="006D4E77">
        <w:t>-</w:t>
      </w:r>
      <w:r w:rsidR="00A36A67">
        <w:t>dimensional</w:t>
      </w:r>
      <w:r w:rsidR="006D4E77">
        <w:t xml:space="preserve"> convolutional networks (3D ConvNet</w:t>
      </w:r>
      <w:r>
        <w:t>, or C3D</w:t>
      </w:r>
      <w:r w:rsidR="006D4E77">
        <w:t xml:space="preserve">) </w:t>
      </w:r>
      <w:r w:rsidR="006D4E77">
        <w:fldChar w:fldCharType="begin" w:fldLock="1"/>
      </w:r>
      <w:r w:rsidR="006577A4">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D4E77">
        <w:fldChar w:fldCharType="separate"/>
      </w:r>
      <w:r w:rsidR="00D71CEE" w:rsidRPr="00D71CEE">
        <w:rPr>
          <w:noProof/>
        </w:rPr>
        <w:t>[16]</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w:t>
      </w:r>
      <w:r w:rsidR="00C67F97">
        <w:t xml:space="preserve">videos frames </w:t>
      </w:r>
      <w:r w:rsidR="006D4E77">
        <w:t xml:space="preserve">together into </w:t>
      </w:r>
      <w:r w:rsidR="00472494">
        <w:t xml:space="preserve">a </w:t>
      </w:r>
      <w:r w:rsidR="006D4E77">
        <w:t xml:space="preserve">3D </w:t>
      </w:r>
      <w:r w:rsidR="00472494">
        <w:t>tensor</w:t>
      </w:r>
      <w:r w:rsidR="00B660A7">
        <w:t xml:space="preserve"> and apply</w:t>
      </w:r>
      <w:r w:rsidR="006D4E77">
        <w:t xml:space="preserve"> 3D convolutional filter in hidden layers and </w:t>
      </w:r>
      <w:r w:rsidR="00B660A7">
        <w:t>several</w:t>
      </w:r>
      <w:r w:rsidR="006D4E77">
        <w:t xml:space="preserve"> ful</w:t>
      </w:r>
      <w:r w:rsidR="00BB1FD3">
        <w:t xml:space="preserve">ly connected layers </w:t>
      </w:r>
      <w:r w:rsidR="00CC51D2">
        <w:t>in</w:t>
      </w:r>
      <w:r w:rsidR="00BB1FD3">
        <w:t xml:space="preserve"> the end.</w:t>
      </w:r>
      <w:r w:rsidR="00CF2BDF">
        <w:rPr>
          <w:rFonts w:eastAsiaTheme="minorEastAsia" w:hint="eastAsia"/>
          <w:lang w:eastAsia="zh-CN"/>
        </w:rPr>
        <w:t xml:space="preserve"> </w:t>
      </w:r>
    </w:p>
    <w:p w:rsidR="00545155" w:rsidRPr="00D81D17" w:rsidRDefault="002035FD" w:rsidP="00D81D17">
      <w:pPr>
        <w:pStyle w:val="Text"/>
      </w:pPr>
      <w:r>
        <w:t xml:space="preserve">The third approach is </w:t>
      </w:r>
      <w:r w:rsidR="0093296F">
        <w:t>two-stream</w:t>
      </w:r>
      <w:r w:rsidR="005D0481">
        <w:t xml:space="preserve"> convolutio</w:t>
      </w:r>
      <w:r w:rsidR="00A17459">
        <w:t>nal network</w:t>
      </w:r>
      <w:r w:rsidR="00CC51D2">
        <w:t xml:space="preserve">, which </w:t>
      </w:r>
      <w:r w:rsidR="005D0481">
        <w:t>explicitly incorporate</w:t>
      </w:r>
      <w:r w:rsidR="008C0187">
        <w:t>s</w:t>
      </w:r>
      <w:r w:rsidR="005D0481">
        <w:t xml:space="preserve"> temporal  </w:t>
      </w:r>
      <w:r w:rsidR="00CE409D">
        <w:t>information</w:t>
      </w:r>
      <w:r w:rsidR="005D0481">
        <w:t xml:space="preserve"> into the network </w:t>
      </w:r>
      <w:r w:rsidR="005D0481">
        <w:fldChar w:fldCharType="begin" w:fldLock="1"/>
      </w:r>
      <w:r w:rsidR="006577A4">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7]", "plainTextFormattedCitation" : "[17]", "previouslyFormattedCitation" : "[17]" }, "properties" : { "noteIndex" : 0 }, "schema" : "https://github.com/citation-style-language/schema/raw/master/csl-citation.json" }</w:instrText>
      </w:r>
      <w:r w:rsidR="005D0481">
        <w:fldChar w:fldCharType="separate"/>
      </w:r>
      <w:r w:rsidR="00D71CEE" w:rsidRPr="00D71CEE">
        <w:rPr>
          <w:noProof/>
        </w:rPr>
        <w:t>[17]</w:t>
      </w:r>
      <w:r w:rsidR="005D0481">
        <w:fldChar w:fldCharType="end"/>
      </w:r>
      <w:r w:rsidR="005D0481">
        <w:t xml:space="preserve">. </w:t>
      </w:r>
      <w:r w:rsidR="006D4E77">
        <w:t xml:space="preserve">Unlike C3D which </w:t>
      </w:r>
      <w:r w:rsidR="00556CC6">
        <w:t>operates on</w:t>
      </w:r>
      <w:r w:rsidR="006D4E77">
        <w:t xml:space="preserve"> stacked </w:t>
      </w:r>
      <w:r w:rsidR="005E30A2">
        <w:t>frames</w:t>
      </w:r>
      <w:r w:rsidR="006D4E77">
        <w:t xml:space="preserve"> extracted from </w:t>
      </w:r>
      <w:r w:rsidR="00BB1FD3">
        <w:t>the video, t</w:t>
      </w:r>
      <w:r w:rsidR="006D4E77">
        <w:t>wo-st</w:t>
      </w:r>
      <w:r w:rsidR="001E4902">
        <w:t>r</w:t>
      </w:r>
      <w:r w:rsidR="006D4E77">
        <w:t>eam convolution</w:t>
      </w:r>
      <w:r w:rsidR="00931967">
        <w:t>al</w:t>
      </w:r>
      <w:r w:rsidR="00556CC6">
        <w:t xml:space="preserve"> network</w:t>
      </w:r>
      <w:r w:rsidR="006D4E77">
        <w:t xml:space="preserve"> </w:t>
      </w:r>
      <w:r w:rsidR="003716BF">
        <w:t>still runs</w:t>
      </w:r>
      <w:r w:rsidR="00DE3DAA">
        <w:t xml:space="preserve">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w:t>
      </w:r>
      <w:r w:rsidR="00AC17A5">
        <w:t>together in</w:t>
      </w:r>
      <w:r w:rsidR="00130E27">
        <w:t xml:space="preserve"> the end </w:t>
      </w:r>
      <w:r w:rsidR="006D4E77">
        <w:t xml:space="preserve">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p>
    <w:p w:rsidR="003D005C" w:rsidRDefault="00130E27" w:rsidP="003D005C">
      <w:pPr>
        <w:pStyle w:val="Text"/>
      </w:pPr>
      <w:r>
        <w:t xml:space="preserve">Another </w:t>
      </w:r>
      <w:r w:rsidR="00AC17A5">
        <w:t xml:space="preserve">video </w:t>
      </w:r>
      <w:r w:rsidR="004674CB">
        <w:t>classification</w:t>
      </w:r>
      <w:r w:rsidR="00AC17A5">
        <w:t xml:space="preserve"> architecture</w:t>
      </w:r>
      <w:r w:rsidR="008F1A0F">
        <w:t xml:space="preserve"> is </w:t>
      </w:r>
      <w:r w:rsidR="00AC17A5">
        <w:t xml:space="preserve">long-term recurrent convolutional </w:t>
      </w:r>
      <w:r w:rsidR="004674CB">
        <w:t>network</w:t>
      </w:r>
      <w:r w:rsidR="00AC17A5">
        <w:t xml:space="preserve"> (LRCN)</w:t>
      </w:r>
      <w:r w:rsidR="008F1A0F">
        <w:t xml:space="preserve">. </w:t>
      </w:r>
      <w:r w:rsidR="006D4E77">
        <w:t xml:space="preserve">Inspired by </w:t>
      </w:r>
      <w:r w:rsidR="00E43A4B">
        <w:t>recurrent neural networks (</w:t>
      </w:r>
      <w:r w:rsidR="006D4E77">
        <w:t>RNNs</w:t>
      </w:r>
      <w:r w:rsidR="00E43A4B">
        <w:t>)</w:t>
      </w:r>
      <w:r w:rsidR="006D4E77">
        <w:t xml:space="preserve"> </w:t>
      </w:r>
      <w:r w:rsidR="00392227">
        <w:t>that</w:t>
      </w:r>
      <w:r w:rsidR="006D4E77">
        <w:t xml:space="preserve"> are widely used in natural language processing (NLP) </w:t>
      </w:r>
      <w:r w:rsidR="006D4E77">
        <w:fldChar w:fldCharType="begin" w:fldLock="1"/>
      </w:r>
      <w:r w:rsidR="006577A4">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8]", "plainTextFormattedCitation" : "[18]", "previouslyFormattedCitation" : "[18]" }, "properties" : { "noteIndex" : 0 }, "schema" : "https://github.com/citation-style-language/schema/raw/master/csl-citation.json" }</w:instrText>
      </w:r>
      <w:r w:rsidR="006D4E77">
        <w:fldChar w:fldCharType="separate"/>
      </w:r>
      <w:r w:rsidR="00D71CEE" w:rsidRPr="00D71CEE">
        <w:rPr>
          <w:noProof/>
        </w:rPr>
        <w:t>[18]</w:t>
      </w:r>
      <w:r w:rsidR="006D4E77">
        <w:fldChar w:fldCharType="end"/>
      </w:r>
      <w:r w:rsidR="00AE49F7">
        <w:t xml:space="preserve">, </w:t>
      </w:r>
      <w:r w:rsidR="00D732FA">
        <w:t>LRCNs</w:t>
      </w:r>
      <w:r w:rsidR="006D4E77">
        <w:t xml:space="preserve"> are developed for visual recognition and description </w:t>
      </w:r>
      <w:r w:rsidR="006D4E77">
        <w:fldChar w:fldCharType="begin" w:fldLock="1"/>
      </w:r>
      <w:r w:rsidR="006577A4">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9]", "plainTextFormattedCitation" : "[19]", "previouslyFormattedCitation" : "[19]" }, "properties" : { "noteIndex" : 0 }, "schema" : "https://github.com/citation-style-language/schema/raw/master/csl-citation.json" }</w:instrText>
      </w:r>
      <w:r w:rsidR="006D4E77">
        <w:fldChar w:fldCharType="separate"/>
      </w:r>
      <w:r w:rsidR="00D71CEE" w:rsidRPr="00D71CEE">
        <w:rPr>
          <w:noProof/>
        </w:rPr>
        <w:t>[19]</w:t>
      </w:r>
      <w:r w:rsidR="006D4E77">
        <w:fldChar w:fldCharType="end"/>
      </w:r>
      <w:r w:rsidR="006D4E77">
        <w:t xml:space="preserve">. </w:t>
      </w:r>
      <w:r w:rsidR="0056099E">
        <w:t>They</w:t>
      </w:r>
      <w:r w:rsidR="006D4E77">
        <w:t xml:space="preserve"> use </w:t>
      </w:r>
      <w:r w:rsidR="00AF4C8B">
        <w:t>long short-</w:t>
      </w:r>
      <w:r w:rsidR="002D6B6E">
        <w:t>t</w:t>
      </w:r>
      <w:r w:rsidR="00AF4C8B">
        <w:t>erm memory (</w:t>
      </w:r>
      <w:r w:rsidR="006D4E77">
        <w:t>LSTM</w:t>
      </w:r>
      <w:r w:rsidR="00AF4C8B">
        <w:t>)</w:t>
      </w:r>
      <w:r w:rsidR="006D4E77">
        <w:t xml:space="preserve"> structure. At each time step, it feeds in both the hidden </w:t>
      </w:r>
      <w:r w:rsidR="00002F1F">
        <w:t>state</w:t>
      </w:r>
      <w:r w:rsidR="006D4E77">
        <w:t xml:space="preserve"> from</w:t>
      </w:r>
      <w:r w:rsidR="007D7492">
        <w:t xml:space="preserve"> the</w:t>
      </w:r>
      <w:r w:rsidR="006D4E77">
        <w:t xml:space="preserve"> last time step as well as </w:t>
      </w:r>
      <w:r w:rsidR="00595E06">
        <w:t>a new</w:t>
      </w:r>
      <w:r w:rsidR="005540E2">
        <w:t xml:space="preserve"> frame from the video and uses</w:t>
      </w:r>
      <w:r w:rsidR="009212B3">
        <w:t xml:space="preserve"> the RNN </w:t>
      </w:r>
      <w:r w:rsidR="00C05A2E">
        <w:t>architecture</w:t>
      </w:r>
      <w:r w:rsidR="009212B3">
        <w:t xml:space="preserve"> to </w:t>
      </w:r>
      <w:r w:rsidR="00141847">
        <w:t>predict the class.</w:t>
      </w:r>
    </w:p>
    <w:p w:rsidR="006D4E77" w:rsidRPr="00BF5414" w:rsidRDefault="005909D7" w:rsidP="006D4E77">
      <w:pPr>
        <w:pStyle w:val="Heading1"/>
        <w:numPr>
          <w:ilvl w:val="0"/>
          <w:numId w:val="1"/>
        </w:numPr>
        <w:rPr>
          <w:b/>
        </w:rPr>
      </w:pPr>
      <w:r w:rsidRPr="00BF5414">
        <w:rPr>
          <w:b/>
        </w:rPr>
        <w:t>Approach</w:t>
      </w:r>
    </w:p>
    <w:p w:rsidR="00CA44F1" w:rsidRDefault="00F65E95" w:rsidP="00DC53C2">
      <w:pPr>
        <w:pStyle w:val="Text"/>
      </w:pPr>
      <w:r>
        <w:t>In this project, w</w:t>
      </w:r>
      <w:r w:rsidR="003D3AC4">
        <w:t xml:space="preserve">e focus </w:t>
      </w:r>
      <w:r w:rsidR="0038384D">
        <w:t xml:space="preserve">on two </w:t>
      </w:r>
      <w:r w:rsidR="00062F58">
        <w:t xml:space="preserve">video </w:t>
      </w:r>
      <w:r w:rsidR="0013265F">
        <w:t>classification</w:t>
      </w:r>
      <w:r w:rsidR="00062F58">
        <w:t xml:space="preserve"> </w:t>
      </w:r>
      <w:r w:rsidR="0038384D">
        <w:t xml:space="preserve">approaches: </w:t>
      </w:r>
      <w:r w:rsidR="003D3AC4">
        <w:t xml:space="preserve">late fusion </w:t>
      </w:r>
      <w:r w:rsidR="003E3035">
        <w:t>and</w:t>
      </w:r>
      <w:r w:rsidR="003D3AC4">
        <w:t xml:space="preserve"> C3D</w:t>
      </w:r>
      <w:r w:rsidR="00AC7112">
        <w:t xml:space="preserve">. We </w:t>
      </w:r>
      <w:r w:rsidR="00D450B1">
        <w:t>implement</w:t>
      </w:r>
      <w:r w:rsidR="00AC7112">
        <w:t xml:space="preserve"> </w:t>
      </w:r>
      <w:r w:rsidR="005C5A61">
        <w:t xml:space="preserve">transfer learning based on </w:t>
      </w:r>
      <w:r w:rsidR="008915AD">
        <w:t xml:space="preserve">available image and video </w:t>
      </w:r>
      <w:r w:rsidR="00AC7112">
        <w:t xml:space="preserve">classification </w:t>
      </w:r>
      <w:r w:rsidR="00F130F8">
        <w:t>TensorF</w:t>
      </w:r>
      <w:r w:rsidR="00431BB2">
        <w:t>low</w:t>
      </w:r>
      <w:r w:rsidR="00AD30C9">
        <w:t xml:space="preserve"> models</w:t>
      </w:r>
      <w:r w:rsidR="00431BB2">
        <w:t>.</w:t>
      </w:r>
      <w:r w:rsidR="000D4128">
        <w:t xml:space="preserve"> We will discuss </w:t>
      </w:r>
      <w:r w:rsidR="00DD0DE0">
        <w:t xml:space="preserve">our dataset, preprocessing, </w:t>
      </w:r>
      <w:r w:rsidR="00FB3985">
        <w:t xml:space="preserve">late fusion </w:t>
      </w:r>
      <w:r w:rsidR="00D20B02">
        <w:t xml:space="preserve">and </w:t>
      </w:r>
      <w:r w:rsidR="0084066D">
        <w:t>C3D in details.</w:t>
      </w:r>
    </w:p>
    <w:p w:rsidR="000301AA" w:rsidRDefault="000301AA" w:rsidP="000301AA">
      <w:pPr>
        <w:pStyle w:val="Text"/>
        <w:ind w:firstLine="0"/>
        <w:jc w:val="center"/>
      </w:pPr>
      <w:r>
        <w:rPr>
          <w:noProof/>
          <w:lang w:eastAsia="zh-CN"/>
        </w:rPr>
        <w:drawing>
          <wp:inline distT="0" distB="0" distL="0" distR="0" wp14:anchorId="5896CE17" wp14:editId="2C6D2664">
            <wp:extent cx="2974612" cy="581152"/>
            <wp:effectExtent l="0" t="0" r="0" b="0"/>
            <wp:docPr id="2" name="Picture 2" descr="C:\Users\kongl\AppData\Local\Microsoft\Windows\INetCache\Content.Word\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ad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377" cy="586967"/>
                    </a:xfrm>
                    <a:prstGeom prst="rect">
                      <a:avLst/>
                    </a:prstGeom>
                    <a:noFill/>
                    <a:ln>
                      <a:noFill/>
                    </a:ln>
                  </pic:spPr>
                </pic:pic>
              </a:graphicData>
            </a:graphic>
          </wp:inline>
        </w:drawing>
      </w:r>
      <w:r>
        <w:rPr>
          <w:noProof/>
          <w:lang w:eastAsia="zh-CN"/>
        </w:rPr>
        <w:drawing>
          <wp:inline distT="0" distB="0" distL="0" distR="0" wp14:anchorId="7266A297" wp14:editId="66787A02">
            <wp:extent cx="2990850" cy="585470"/>
            <wp:effectExtent l="0" t="0" r="0" b="0"/>
            <wp:docPr id="4" name="Picture 4" descr="C:\Users\kongl\AppData\Local\Microsoft\Windows\INetCache\Content.Word\re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remo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r>
        <w:rPr>
          <w:noProof/>
          <w:lang w:eastAsia="zh-CN"/>
        </w:rPr>
        <w:drawing>
          <wp:inline distT="0" distB="0" distL="0" distR="0" wp14:anchorId="36ED8202" wp14:editId="50A1540D">
            <wp:extent cx="2990850" cy="585470"/>
            <wp:effectExtent l="0" t="0" r="0" b="0"/>
            <wp:docPr id="3" name="Picture 3" descr="C:\Users\kongl\AppData\Local\Microsoft\Windows\INetCache\Content.Word\n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nu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p>
    <w:p w:rsidR="000301AA" w:rsidRDefault="000301AA" w:rsidP="000301AA">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Pr="00F130F8">
        <w:rPr>
          <w:rFonts w:ascii="Times New Roman" w:hAnsi="Times New Roman" w:cs="Times New Roman"/>
          <w:sz w:val="18"/>
          <w:szCs w:val="18"/>
        </w:rPr>
        <w:fldChar w:fldCharType="begin"/>
      </w:r>
      <w:r w:rsidRPr="00F130F8">
        <w:rPr>
          <w:rFonts w:ascii="Times New Roman" w:hAnsi="Times New Roman" w:cs="Times New Roman"/>
          <w:sz w:val="18"/>
          <w:szCs w:val="18"/>
        </w:rPr>
        <w:instrText xml:space="preserve"> SEQ Figure \* ARABIC </w:instrText>
      </w:r>
      <w:r w:rsidRPr="00F130F8">
        <w:rPr>
          <w:rFonts w:ascii="Times New Roman" w:hAnsi="Times New Roman" w:cs="Times New Roman"/>
          <w:sz w:val="18"/>
          <w:szCs w:val="18"/>
        </w:rPr>
        <w:fldChar w:fldCharType="separate"/>
      </w:r>
      <w:r w:rsidR="006427F0">
        <w:rPr>
          <w:rFonts w:ascii="Times New Roman" w:hAnsi="Times New Roman" w:cs="Times New Roman"/>
          <w:noProof/>
          <w:sz w:val="18"/>
          <w:szCs w:val="18"/>
        </w:rPr>
        <w:t>2</w:t>
      </w:r>
      <w:r w:rsidRPr="00F130F8">
        <w:rPr>
          <w:rFonts w:ascii="Times New Roman" w:hAnsi="Times New Roman" w:cs="Times New Roman"/>
          <w:noProof/>
          <w:sz w:val="18"/>
          <w:szCs w:val="18"/>
        </w:rPr>
        <w:fldChar w:fldCharType="end"/>
      </w:r>
      <w:r>
        <w:rPr>
          <w:rFonts w:ascii="Times New Roman" w:hAnsi="Times New Roman" w:cs="Times New Roman"/>
          <w:noProof/>
          <w:sz w:val="18"/>
          <w:szCs w:val="18"/>
        </w:rPr>
        <w:t>:</w:t>
      </w:r>
      <w:r>
        <w:rPr>
          <w:rFonts w:ascii="Times New Roman" w:hAnsi="Times New Roman" w:cs="Times New Roman"/>
          <w:sz w:val="18"/>
          <w:szCs w:val="18"/>
        </w:rPr>
        <w:t xml:space="preserve"> Data s</w:t>
      </w:r>
      <w:r w:rsidRPr="00F130F8">
        <w:rPr>
          <w:rFonts w:ascii="Times New Roman" w:hAnsi="Times New Roman" w:cs="Times New Roman"/>
          <w:sz w:val="18"/>
          <w:szCs w:val="18"/>
        </w:rPr>
        <w:t>ample</w:t>
      </w:r>
      <w:r>
        <w:rPr>
          <w:rFonts w:ascii="Times New Roman" w:hAnsi="Times New Roman" w:cs="Times New Roman"/>
          <w:sz w:val="18"/>
          <w:szCs w:val="18"/>
        </w:rPr>
        <w:t xml:space="preserve">s (From top to bottom: </w:t>
      </w:r>
      <w:r w:rsidRPr="00F130F8">
        <w:rPr>
          <w:rFonts w:ascii="Times New Roman" w:hAnsi="Times New Roman" w:cs="Times New Roman"/>
          <w:sz w:val="18"/>
          <w:szCs w:val="18"/>
        </w:rPr>
        <w:t>add 1, remove 1, and add 0)</w:t>
      </w:r>
    </w:p>
    <w:p w:rsidR="007F01A1" w:rsidRPr="007F01A1" w:rsidRDefault="007F01A1" w:rsidP="00893DED">
      <w:pPr>
        <w:pStyle w:val="Text"/>
      </w:pPr>
      <w:r>
        <w:t xml:space="preserve">We worked with Jake Lussier from </w:t>
      </w:r>
      <w:r w:rsidRPr="000301AA">
        <w:t>The Thrun Lab</w:t>
      </w:r>
      <w:r>
        <w:t xml:space="preserve"> to collect around 450 videos of people’s shopping behavior in front shelves. We label each video with start frame and end frame as well as whether item has been taken or removed or null action. For simplicity, we neglect the item type and only has four labels to classify as below: add 0 item, remove 0 item, add 1 item, and remove 1 item. Three frame samples corresponding to three classes are shown in Figure 2.</w:t>
      </w:r>
    </w:p>
    <w:p w:rsidR="00DC53C2" w:rsidRPr="000301AA" w:rsidRDefault="00DC53C2" w:rsidP="000301AA">
      <w:pPr>
        <w:pStyle w:val="Heading1"/>
        <w:tabs>
          <w:tab w:val="clear" w:pos="360"/>
        </w:tabs>
        <w:ind w:hanging="156"/>
        <w:rPr>
          <w:rFonts w:eastAsiaTheme="minorEastAsia"/>
          <w:b/>
          <w:lang w:eastAsia="zh-CN"/>
        </w:rPr>
      </w:pPr>
      <w:r>
        <w:rPr>
          <w:rFonts w:eastAsiaTheme="minorEastAsia" w:hint="eastAsia"/>
          <w:b/>
          <w:lang w:eastAsia="zh-CN"/>
        </w:rPr>
        <w:t>3.</w:t>
      </w:r>
      <w:r w:rsidR="009E449F">
        <w:rPr>
          <w:rFonts w:eastAsiaTheme="minorEastAsia"/>
          <w:b/>
          <w:lang w:eastAsia="zh-CN"/>
        </w:rPr>
        <w:t>1</w:t>
      </w:r>
      <w:r w:rsidR="003C6AA6">
        <w:rPr>
          <w:rFonts w:eastAsiaTheme="minorEastAsia"/>
          <w:b/>
          <w:lang w:eastAsia="zh-CN"/>
        </w:rPr>
        <w:t xml:space="preserve"> Data p</w:t>
      </w:r>
      <w:r>
        <w:rPr>
          <w:rFonts w:eastAsiaTheme="minorEastAsia"/>
          <w:b/>
          <w:lang w:eastAsia="zh-CN"/>
        </w:rPr>
        <w:t>reprocessing</w:t>
      </w:r>
      <w:r w:rsidR="001C5366">
        <w:rPr>
          <w:rFonts w:eastAsiaTheme="minorEastAsia"/>
          <w:b/>
          <w:lang w:eastAsia="zh-CN"/>
        </w:rPr>
        <w:t xml:space="preserve"> for late f</w:t>
      </w:r>
      <w:r w:rsidR="00494803">
        <w:rPr>
          <w:rFonts w:eastAsiaTheme="minorEastAsia"/>
          <w:b/>
          <w:lang w:eastAsia="zh-CN"/>
        </w:rPr>
        <w:t>usion</w:t>
      </w:r>
    </w:p>
    <w:p w:rsidR="007474C3" w:rsidRDefault="00BC1D5D" w:rsidP="00F757AF">
      <w:pPr>
        <w:pStyle w:val="Text"/>
      </w:pPr>
      <w:r>
        <w:t>E</w:t>
      </w:r>
      <w:r w:rsidR="007A557A">
        <w:t xml:space="preserve">ach video </w:t>
      </w:r>
      <w:r w:rsidR="00085169">
        <w:t xml:space="preserve">will have </w:t>
      </w:r>
      <w:r w:rsidR="00FA5A67">
        <w:t>an average of</w:t>
      </w:r>
      <w:r w:rsidR="00085169">
        <w:t xml:space="preserve"> </w:t>
      </w:r>
      <w:r w:rsidR="00042360">
        <w:t>10</w:t>
      </w:r>
      <w:r w:rsidR="002D0678">
        <w:t xml:space="preserve"> to 20</w:t>
      </w:r>
      <w:r w:rsidR="00085169">
        <w:t xml:space="preserve"> frames to </w:t>
      </w:r>
      <w:r w:rsidR="00FC0557">
        <w:t>capture</w:t>
      </w:r>
      <w:r w:rsidR="00085169">
        <w:t xml:space="preserve"> </w:t>
      </w:r>
      <w:r w:rsidR="00CB344F">
        <w:t xml:space="preserve">a single </w:t>
      </w:r>
      <w:r w:rsidR="00F54169">
        <w:t>shopping action.</w:t>
      </w:r>
      <w:r w:rsidR="00F41FCE">
        <w:t xml:space="preserve"> </w:t>
      </w:r>
      <w:r w:rsidR="00EE7D7B">
        <w:t>In order</w:t>
      </w:r>
      <w:r w:rsidR="00F41FCE">
        <w:t xml:space="preserve"> to analyze how </w:t>
      </w:r>
      <w:r w:rsidR="00D21BF8">
        <w:t xml:space="preserve">the number of </w:t>
      </w:r>
      <w:r w:rsidR="00F41FCE">
        <w:t xml:space="preserve">frames </w:t>
      </w:r>
      <w:r w:rsidR="00D21BF8">
        <w:t>will influence</w:t>
      </w:r>
      <w:r w:rsidR="00F41FCE">
        <w:t xml:space="preserve"> </w:t>
      </w:r>
      <w:r w:rsidR="00D21BF8">
        <w:t>training</w:t>
      </w:r>
      <w:r w:rsidR="007E50B6">
        <w:t>, we dec</w:t>
      </w:r>
      <w:r w:rsidR="00E90CD6">
        <w:t>ide</w:t>
      </w:r>
      <w:r w:rsidR="00477252">
        <w:t>d</w:t>
      </w:r>
      <w:r w:rsidR="00E90CD6">
        <w:t xml:space="preserve"> to</w:t>
      </w:r>
      <w:r w:rsidR="007E50B6">
        <w:t xml:space="preserve"> random</w:t>
      </w:r>
      <w:r w:rsidR="00D21BF8">
        <w:t>ly</w:t>
      </w:r>
      <w:r w:rsidR="00C43DAA">
        <w:t xml:space="preserve"> sample 1, 3 and </w:t>
      </w:r>
      <w:r w:rsidR="007E50B6">
        <w:t>5 frames</w:t>
      </w:r>
      <w:r w:rsidR="00C43DAA">
        <w:t>. In addition, we randomly sample five sets of frames for each</w:t>
      </w:r>
      <w:r w:rsidR="00357F09">
        <w:t xml:space="preserve"> video</w:t>
      </w:r>
      <w:r w:rsidR="00C43DAA">
        <w:t xml:space="preserve"> in order to </w:t>
      </w:r>
      <w:r w:rsidR="00ED4AF7">
        <w:t>augment</w:t>
      </w:r>
      <w:r w:rsidR="00C43DAA">
        <w:t xml:space="preserve"> our dataset</w:t>
      </w:r>
      <w:r w:rsidR="00357F09">
        <w:t xml:space="preserve">. Eventually, </w:t>
      </w:r>
      <w:r w:rsidR="00AF3E06">
        <w:t xml:space="preserve">we have </w:t>
      </w:r>
      <w:r w:rsidR="003A32F4">
        <w:t>2250 video in total.</w:t>
      </w:r>
    </w:p>
    <w:p w:rsidR="008F16C6" w:rsidRDefault="00164C8C" w:rsidP="00F757AF">
      <w:pPr>
        <w:pStyle w:val="Text"/>
      </w:pPr>
      <w:r>
        <w:t>We random</w:t>
      </w:r>
      <w:r w:rsidR="005547A4">
        <w:t>ly</w:t>
      </w:r>
      <w:r>
        <w:t xml:space="preserve"> </w:t>
      </w:r>
      <w:r w:rsidR="005547A4">
        <w:t>select</w:t>
      </w:r>
      <w:r w:rsidR="00FA50FF">
        <w:t>ed</w:t>
      </w:r>
      <w:r>
        <w:t xml:space="preserve"> 50 </w:t>
      </w:r>
      <w:r w:rsidR="0094100C">
        <w:t>sets of frames for</w:t>
      </w:r>
      <w:r>
        <w:t xml:space="preserve"> test</w:t>
      </w:r>
      <w:r w:rsidR="0094100C">
        <w:t>ing</w:t>
      </w:r>
      <w:r>
        <w:t xml:space="preserve">, 50 for validation, and the rest for </w:t>
      </w:r>
      <w:r w:rsidR="0028352A">
        <w:t>train</w:t>
      </w:r>
      <w:r w:rsidR="0094100C">
        <w:t>ing</w:t>
      </w:r>
      <w:r w:rsidR="0028352A">
        <w:t xml:space="preserve">. However, </w:t>
      </w:r>
      <w:r w:rsidR="00CE290B">
        <w:t>since</w:t>
      </w:r>
      <w:r w:rsidR="00695F72">
        <w:t xml:space="preserve"> the test and</w:t>
      </w:r>
      <w:r w:rsidR="006A00F5">
        <w:t xml:space="preserve"> validation dataset</w:t>
      </w:r>
      <w:r w:rsidR="00264653">
        <w:t>s</w:t>
      </w:r>
      <w:r w:rsidR="006A00F5">
        <w:t xml:space="preserve"> might </w:t>
      </w:r>
      <w:r w:rsidR="003C4D68">
        <w:t>contain frames</w:t>
      </w:r>
      <w:r w:rsidR="006A00F5">
        <w:t xml:space="preserve"> sampled from the same video</w:t>
      </w:r>
      <w:r w:rsidR="009A4929">
        <w:t xml:space="preserve"> </w:t>
      </w:r>
      <w:r w:rsidR="003C4D68">
        <w:t>as</w:t>
      </w:r>
      <w:r w:rsidR="009A4929">
        <w:t xml:space="preserve"> the </w:t>
      </w:r>
      <w:r w:rsidR="002412E5">
        <w:t>train</w:t>
      </w:r>
      <w:r w:rsidR="003C4D68">
        <w:t>ing set</w:t>
      </w:r>
      <w:r w:rsidR="002412E5">
        <w:t>, we remove</w:t>
      </w:r>
      <w:r w:rsidR="00FA50FF">
        <w:t>d</w:t>
      </w:r>
      <w:r w:rsidR="002412E5">
        <w:t xml:space="preserve"> all the train</w:t>
      </w:r>
      <w:r w:rsidR="003C4D68">
        <w:t>ing</w:t>
      </w:r>
      <w:r w:rsidR="002412E5">
        <w:t xml:space="preserve"> </w:t>
      </w:r>
      <w:r w:rsidR="003C4D68">
        <w:t>frames</w:t>
      </w:r>
      <w:r w:rsidR="002412E5">
        <w:t xml:space="preserve"> </w:t>
      </w:r>
      <w:r w:rsidR="000A42BD">
        <w:t>that</w:t>
      </w:r>
      <w:r w:rsidR="002412E5">
        <w:t xml:space="preserve"> are from the </w:t>
      </w:r>
      <w:r w:rsidR="00D3655C">
        <w:t xml:space="preserve">same video </w:t>
      </w:r>
      <w:r w:rsidR="000A42BD">
        <w:t>as</w:t>
      </w:r>
      <w:r w:rsidR="009660BF">
        <w:t xml:space="preserve"> the test or validation </w:t>
      </w:r>
      <w:r w:rsidR="00C339F6">
        <w:t>dataset</w:t>
      </w:r>
      <w:r w:rsidR="009660BF">
        <w:t>.</w:t>
      </w:r>
    </w:p>
    <w:p w:rsidR="004E6F71" w:rsidRDefault="00D3655C" w:rsidP="00F757AF">
      <w:pPr>
        <w:pStyle w:val="Text"/>
      </w:pPr>
      <w:r>
        <w:t>Eventually, we have around 1780 for train</w:t>
      </w:r>
      <w:r w:rsidR="000A42BD">
        <w:t>ing</w:t>
      </w:r>
      <w:r w:rsidR="00C97A77">
        <w:t xml:space="preserve">, 50 for test and </w:t>
      </w:r>
      <w:r>
        <w:t xml:space="preserve">50 for validation </w:t>
      </w:r>
      <w:r w:rsidR="00A3651B">
        <w:t xml:space="preserve">with </w:t>
      </w:r>
      <w:r w:rsidR="00C97A77">
        <w:t>either 1</w:t>
      </w:r>
      <w:r w:rsidR="00A3651B">
        <w:t xml:space="preserve">, 3 </w:t>
      </w:r>
      <w:r w:rsidR="00C97A77">
        <w:t>or</w:t>
      </w:r>
      <w:r w:rsidR="008F16C6">
        <w:t xml:space="preserve"> 5 frames</w:t>
      </w:r>
      <w:r w:rsidR="00732707">
        <w:t>.</w:t>
      </w:r>
      <w:r w:rsidR="00E72AA7">
        <w:t xml:space="preserve"> We will use these data for our late fusion model</w:t>
      </w:r>
      <w:r w:rsidR="001818B5">
        <w:t>.</w:t>
      </w:r>
      <w:r w:rsidR="00164C8C">
        <w:t xml:space="preserve"> </w:t>
      </w:r>
    </w:p>
    <w:p w:rsidR="00A75FDE" w:rsidRPr="00522B24" w:rsidRDefault="00924A73" w:rsidP="00437A79">
      <w:pPr>
        <w:pStyle w:val="Heading1"/>
        <w:tabs>
          <w:tab w:val="clear" w:pos="360"/>
        </w:tabs>
        <w:ind w:hanging="156"/>
        <w:rPr>
          <w:rFonts w:eastAsiaTheme="minorEastAsia"/>
          <w:b/>
          <w:lang w:eastAsia="zh-CN"/>
        </w:rPr>
      </w:pPr>
      <w:r>
        <w:rPr>
          <w:rFonts w:eastAsiaTheme="minorEastAsia" w:hint="eastAsia"/>
          <w:b/>
          <w:lang w:eastAsia="zh-CN"/>
        </w:rPr>
        <w:t>3.</w:t>
      </w:r>
      <w:r>
        <w:rPr>
          <w:rFonts w:eastAsiaTheme="minorEastAsia"/>
          <w:b/>
          <w:lang w:eastAsia="zh-CN"/>
        </w:rPr>
        <w:t>2</w:t>
      </w:r>
      <w:r w:rsidR="0013438D" w:rsidRPr="00522B24">
        <w:rPr>
          <w:rFonts w:eastAsiaTheme="minorEastAsia" w:hint="eastAsia"/>
          <w:b/>
          <w:lang w:eastAsia="zh-CN"/>
        </w:rPr>
        <w:t xml:space="preserve"> </w:t>
      </w:r>
      <w:r w:rsidR="00AE5225">
        <w:rPr>
          <w:rFonts w:eastAsiaTheme="minorEastAsia"/>
          <w:b/>
          <w:lang w:eastAsia="zh-CN"/>
        </w:rPr>
        <w:t>Late f</w:t>
      </w:r>
      <w:r w:rsidR="0013438D" w:rsidRPr="00522B24">
        <w:rPr>
          <w:rFonts w:eastAsiaTheme="minorEastAsia"/>
          <w:b/>
          <w:lang w:eastAsia="zh-CN"/>
        </w:rPr>
        <w:t>usion</w:t>
      </w:r>
    </w:p>
    <w:p w:rsidR="001237A9" w:rsidRDefault="007517EC" w:rsidP="001237A9">
      <w:pPr>
        <w:pStyle w:val="Text"/>
      </w:pPr>
      <w:r>
        <w:t>Late Fusion</w:t>
      </w:r>
      <w:r w:rsidR="00A14A5C">
        <w:t xml:space="preserve"> was first </w:t>
      </w:r>
      <w:r w:rsidR="00ED2F93">
        <w:t>introduced</w:t>
      </w:r>
      <w:r w:rsidR="00A14A5C">
        <w:t xml:space="preserve"> in </w:t>
      </w:r>
      <w:r w:rsidR="00ED2F93">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ED2F93">
        <w:fldChar w:fldCharType="separate"/>
      </w:r>
      <w:r w:rsidR="00D71CEE" w:rsidRPr="00D71CEE">
        <w:rPr>
          <w:noProof/>
        </w:rPr>
        <w:t>[15]</w:t>
      </w:r>
      <w:r w:rsidR="00ED2F93">
        <w:fldChar w:fldCharType="end"/>
      </w:r>
      <w:r w:rsidR="00A14A5C">
        <w:t xml:space="preserve"> </w:t>
      </w:r>
      <w:r w:rsidR="00555127">
        <w:t>for large-</w:t>
      </w:r>
      <w:r w:rsidR="006D69F2">
        <w:t xml:space="preserve">scale video classification </w:t>
      </w:r>
      <w:r w:rsidR="00E43EBA">
        <w:t>using convolutional neural networks</w:t>
      </w:r>
      <w:r w:rsidR="00ED2F93">
        <w:t>.</w:t>
      </w:r>
      <w:r w:rsidR="002B5294">
        <w:t xml:space="preserve"> One advantage of late fusion is that it can </w:t>
      </w:r>
      <w:r w:rsidR="00555127">
        <w:t xml:space="preserve">use any </w:t>
      </w:r>
      <w:r w:rsidR="001166F4">
        <w:t>image classification model</w:t>
      </w:r>
      <w:r w:rsidR="00555127">
        <w:t>s</w:t>
      </w:r>
      <w:r w:rsidR="001166F4">
        <w:t xml:space="preserve"> for transfer learning. </w:t>
      </w:r>
      <w:r w:rsidR="00F42B49">
        <w:t>In order to do so, we pass each frame individually as an image. Rather than using the</w:t>
      </w:r>
      <w:r w:rsidR="00B52405">
        <w:t xml:space="preserve"> last layer from the old model for </w:t>
      </w:r>
      <w:r w:rsidR="00204838">
        <w:t>image classifica</w:t>
      </w:r>
      <w:r w:rsidR="00555127">
        <w:t xml:space="preserve">tion, we concatenate outputs </w:t>
      </w:r>
      <w:r w:rsidR="00F131F7">
        <w:t xml:space="preserve">from each frame and train a new fully connected layer for our model. This will </w:t>
      </w:r>
      <w:r w:rsidR="009935C5">
        <w:t xml:space="preserve">not only </w:t>
      </w:r>
      <w:r w:rsidR="00F131F7">
        <w:t xml:space="preserve">allow us </w:t>
      </w:r>
      <w:r w:rsidR="00723784">
        <w:t>to leverage th</w:t>
      </w:r>
      <w:r w:rsidR="009935C5">
        <w:t xml:space="preserve">e good </w:t>
      </w:r>
      <w:r w:rsidR="00304D84">
        <w:t xml:space="preserve">architecture </w:t>
      </w:r>
      <w:r w:rsidR="00723784">
        <w:t>of</w:t>
      </w:r>
      <w:r w:rsidR="00304D84">
        <w:t xml:space="preserve"> image </w:t>
      </w:r>
      <w:r w:rsidR="00723784">
        <w:t xml:space="preserve">classification </w:t>
      </w:r>
      <w:r w:rsidR="00304D84">
        <w:t xml:space="preserve">model, but also allow us to </w:t>
      </w:r>
      <w:r w:rsidR="00723784">
        <w:t>initialize</w:t>
      </w:r>
      <w:r w:rsidR="00304D84">
        <w:t xml:space="preserve"> our model </w:t>
      </w:r>
      <w:r w:rsidR="00723784">
        <w:t>more efficiently with</w:t>
      </w:r>
      <w:r w:rsidR="00304D84">
        <w:t xml:space="preserve"> </w:t>
      </w:r>
      <w:r w:rsidR="00723784">
        <w:t>pretrained</w:t>
      </w:r>
      <w:r w:rsidR="00304D84">
        <w:t xml:space="preserve"> </w:t>
      </w:r>
      <w:r w:rsidR="005512DD">
        <w:t>old weight</w:t>
      </w:r>
      <w:r w:rsidR="00723784">
        <w:t>s</w:t>
      </w:r>
      <w:r w:rsidR="005512DD">
        <w:t xml:space="preserve"> </w:t>
      </w:r>
      <w:r w:rsidR="00723784">
        <w:t>in the earlier layers</w:t>
      </w:r>
      <w:r w:rsidR="00F0231D">
        <w:t xml:space="preserve"> and only train the last fully connected layer.</w:t>
      </w:r>
    </w:p>
    <w:p w:rsidR="00C76E18" w:rsidRDefault="000B283C" w:rsidP="001237A9">
      <w:pPr>
        <w:pStyle w:val="Text"/>
      </w:pPr>
      <w:r>
        <w:t>W</w:t>
      </w:r>
      <w:r w:rsidR="00C76E18">
        <w:t xml:space="preserve">e </w:t>
      </w:r>
      <w:r w:rsidR="00723784">
        <w:t>apply</w:t>
      </w:r>
      <w:r w:rsidR="00C76E18">
        <w:t xml:space="preserve"> </w:t>
      </w:r>
      <w:r w:rsidR="00A56BDA">
        <w:t>transfer learning</w:t>
      </w:r>
      <w:r w:rsidR="00723784">
        <w:t xml:space="preserve"> to</w:t>
      </w:r>
      <w:r w:rsidR="00A56BDA">
        <w:t xml:space="preserve"> </w:t>
      </w:r>
      <w:r w:rsidR="00E24210">
        <w:t xml:space="preserve">SqueezeNet model </w:t>
      </w:r>
      <w:r w:rsidR="00723784">
        <w:t>pre</w:t>
      </w:r>
      <w:r w:rsidR="00E24210">
        <w:t xml:space="preserve">trained on ImageNet. </w:t>
      </w:r>
      <w:r w:rsidR="00B83D91">
        <w:t xml:space="preserve">Compared to </w:t>
      </w:r>
      <w:r w:rsidR="00E12CE6">
        <w:t>other neural network model</w:t>
      </w:r>
      <w:r w:rsidR="00A1629F">
        <w:t>s</w:t>
      </w:r>
      <w:r w:rsidR="00E12CE6">
        <w:t xml:space="preserve"> which also achieve high </w:t>
      </w:r>
      <w:r w:rsidR="00A1629F">
        <w:t>accuracy</w:t>
      </w:r>
      <w:r w:rsidR="00E12CE6">
        <w:t xml:space="preserve"> on </w:t>
      </w:r>
      <w:r w:rsidR="00593422">
        <w:t>ImageNet such as AlexNet,</w:t>
      </w:r>
      <w:r w:rsidR="00D4439A">
        <w:t xml:space="preserve"> SqueezeNet use</w:t>
      </w:r>
      <w:r w:rsidR="00A1629F">
        <w:t>s</w:t>
      </w:r>
      <w:r w:rsidR="00D4439A">
        <w:t xml:space="preserve"> less than 0.5</w:t>
      </w:r>
      <w:r w:rsidR="00A1629F">
        <w:t xml:space="preserve"> </w:t>
      </w:r>
      <w:r w:rsidR="00D4439A">
        <w:t xml:space="preserve">MB </w:t>
      </w:r>
      <w:r w:rsidR="00A1629F">
        <w:t xml:space="preserve">of </w:t>
      </w:r>
      <w:r w:rsidR="00D4439A">
        <w:t>model size to achieve the same accuracy.</w:t>
      </w:r>
      <w:r w:rsidR="004706FF">
        <w:t xml:space="preserve"> Therefore, it is more convenient for us to train and test </w:t>
      </w:r>
      <w:r w:rsidR="00A1629F">
        <w:t>with</w:t>
      </w:r>
      <w:r w:rsidR="004706FF">
        <w:t xml:space="preserve"> our limited amount of resource</w:t>
      </w:r>
      <w:r w:rsidR="00A1629F">
        <w:t>s</w:t>
      </w:r>
      <w:r w:rsidR="004706FF">
        <w:t>.</w:t>
      </w:r>
    </w:p>
    <w:p w:rsidR="00874C62" w:rsidRDefault="00A27B46" w:rsidP="00B33687">
      <w:pPr>
        <w:pStyle w:val="Text"/>
        <w:jc w:val="center"/>
      </w:pPr>
      <w:r>
        <w:rPr>
          <w:noProof/>
          <w:lang w:eastAsia="zh-CN"/>
        </w:rPr>
        <w:lastRenderedPageBreak/>
        <w:drawing>
          <wp:inline distT="0" distB="0" distL="0" distR="0">
            <wp:extent cx="1624083" cy="2827977"/>
            <wp:effectExtent l="0" t="0" r="0" b="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1866E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9833" cy="2855402"/>
                    </a:xfrm>
                    <a:prstGeom prst="rect">
                      <a:avLst/>
                    </a:prstGeom>
                  </pic:spPr>
                </pic:pic>
              </a:graphicData>
            </a:graphic>
          </wp:inline>
        </w:drawing>
      </w:r>
    </w:p>
    <w:p w:rsidR="00A923EF" w:rsidRPr="00626007" w:rsidRDefault="00874C62"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6427F0">
        <w:rPr>
          <w:rFonts w:ascii="Times New Roman" w:hAnsi="Times New Roman" w:cs="Times New Roman"/>
          <w:noProof/>
          <w:sz w:val="18"/>
          <w:szCs w:val="18"/>
        </w:rPr>
        <w:t>3</w:t>
      </w:r>
      <w:r w:rsidR="001F7C1E" w:rsidRPr="00626007">
        <w:rPr>
          <w:rFonts w:ascii="Times New Roman" w:hAnsi="Times New Roman" w:cs="Times New Roman"/>
          <w:noProof/>
          <w:sz w:val="18"/>
          <w:szCs w:val="18"/>
        </w:rPr>
        <w:fldChar w:fldCharType="end"/>
      </w:r>
      <w:r w:rsidR="000F5625">
        <w:rPr>
          <w:rFonts w:ascii="Times New Roman" w:hAnsi="Times New Roman" w:cs="Times New Roman"/>
          <w:noProof/>
          <w:sz w:val="18"/>
          <w:szCs w:val="18"/>
        </w:rPr>
        <w:t>:</w:t>
      </w:r>
      <w:r w:rsidR="00B33687">
        <w:rPr>
          <w:rFonts w:ascii="Times New Roman" w:hAnsi="Times New Roman" w:cs="Times New Roman"/>
          <w:sz w:val="18"/>
          <w:szCs w:val="18"/>
        </w:rPr>
        <w:t xml:space="preserve"> SqueezeNet m</w:t>
      </w:r>
      <w:r w:rsidRPr="00626007">
        <w:rPr>
          <w:rFonts w:ascii="Times New Roman" w:hAnsi="Times New Roman" w:cs="Times New Roman"/>
          <w:sz w:val="18"/>
          <w:szCs w:val="18"/>
        </w:rPr>
        <w:t>odel</w:t>
      </w:r>
      <w:r w:rsidR="00FC2E7A" w:rsidRPr="00626007">
        <w:rPr>
          <w:rFonts w:ascii="Times New Roman" w:hAnsi="Times New Roman" w:cs="Times New Roman"/>
          <w:sz w:val="18"/>
          <w:szCs w:val="18"/>
        </w:rPr>
        <w:t xml:space="preserve"> </w:t>
      </w:r>
      <w:r w:rsidR="00FC2E7A" w:rsidRPr="00626007">
        <w:rPr>
          <w:rFonts w:ascii="Times New Roman" w:hAnsi="Times New Roman" w:cs="Times New Roman"/>
          <w:sz w:val="18"/>
          <w:szCs w:val="18"/>
        </w:rPr>
        <w:fldChar w:fldCharType="begin" w:fldLock="1"/>
      </w:r>
      <w:r w:rsidR="00346AFB" w:rsidRPr="00626007">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FC2E7A" w:rsidRPr="00626007">
        <w:rPr>
          <w:rFonts w:ascii="Times New Roman" w:hAnsi="Times New Roman" w:cs="Times New Roman"/>
          <w:sz w:val="18"/>
          <w:szCs w:val="18"/>
        </w:rPr>
        <w:fldChar w:fldCharType="separate"/>
      </w:r>
      <w:r w:rsidR="00FC2E7A" w:rsidRPr="00626007">
        <w:rPr>
          <w:rFonts w:ascii="Times New Roman" w:hAnsi="Times New Roman" w:cs="Times New Roman"/>
          <w:noProof/>
          <w:sz w:val="18"/>
          <w:szCs w:val="18"/>
        </w:rPr>
        <w:t>[14]</w:t>
      </w:r>
      <w:r w:rsidR="00FC2E7A" w:rsidRPr="00626007">
        <w:rPr>
          <w:rFonts w:ascii="Times New Roman" w:hAnsi="Times New Roman" w:cs="Times New Roman"/>
          <w:sz w:val="18"/>
          <w:szCs w:val="18"/>
        </w:rPr>
        <w:fldChar w:fldCharType="end"/>
      </w:r>
    </w:p>
    <w:p w:rsidR="00B33687" w:rsidRDefault="00A1629F" w:rsidP="00B33687">
      <w:pPr>
        <w:pStyle w:val="Text"/>
      </w:pPr>
      <w:r>
        <w:t xml:space="preserve">The architecture of </w:t>
      </w:r>
      <w:r w:rsidR="00D6467F">
        <w:t>SqueezeNet</w:t>
      </w:r>
      <w:r>
        <w:t xml:space="preserve"> is shown in Figure 3. </w:t>
      </w:r>
      <w:r w:rsidR="00D6467F">
        <w:t xml:space="preserve">Each </w:t>
      </w:r>
      <w:r w:rsidR="00B62D3A">
        <w:t xml:space="preserve">layer of SqueezeNet is built by fire module </w:t>
      </w:r>
      <w:r w:rsidR="00346AFB">
        <w:t xml:space="preserve">as </w:t>
      </w:r>
      <w:r w:rsidR="00D6467F">
        <w:t>shown in Figure 4</w:t>
      </w:r>
      <w:r w:rsidR="00B62D3A">
        <w:t>.</w:t>
      </w:r>
      <w:r w:rsidR="00B41A08">
        <w:t xml:space="preserve"> </w:t>
      </w:r>
      <w:r w:rsidR="00D27084">
        <w:t xml:space="preserve">Each </w:t>
      </w:r>
      <w:r w:rsidR="00214055">
        <w:t>fire</w:t>
      </w:r>
      <w:r w:rsidR="00D27084">
        <w:t xml:space="preserve"> module </w:t>
      </w:r>
      <w:r w:rsidR="00B07A09">
        <w:t>consists of</w:t>
      </w:r>
      <w:r w:rsidR="00DB1C75">
        <w:t xml:space="preserve"> a </w:t>
      </w:r>
      <m:oMath>
        <m:r>
          <w:rPr>
            <w:rFonts w:ascii="Cambria Math" w:hAnsi="Cambria Math"/>
          </w:rPr>
          <m:t>1×1</m:t>
        </m:r>
      </m:oMath>
      <w:r w:rsidR="00DB1C75">
        <w:t xml:space="preserve"> </w:t>
      </w:r>
      <w:r w:rsidR="00B07A09">
        <w:t>convolutional filter</w:t>
      </w:r>
      <w:r w:rsidR="00045EB3">
        <w:t xml:space="preserve"> for </w:t>
      </w:r>
      <w:r w:rsidR="00B07A09">
        <w:t>squeezing</w:t>
      </w:r>
      <w:r w:rsidR="00FB2E65">
        <w:t xml:space="preserve"> and </w:t>
      </w:r>
      <w:r w:rsidR="00E158CD">
        <w:t xml:space="preserve">another </w:t>
      </w:r>
      <w:r w:rsidR="00A7577A">
        <w:t xml:space="preserve">concatenated </w:t>
      </w:r>
      <m:oMath>
        <m:r>
          <w:rPr>
            <w:rFonts w:ascii="Cambria Math" w:hAnsi="Cambria Math"/>
          </w:rPr>
          <m:t>1×1, 3×3</m:t>
        </m:r>
      </m:oMath>
      <w:r w:rsidR="00F973CA">
        <w:t xml:space="preserve"> convolutional filters </w:t>
      </w:r>
      <w:r w:rsidR="00E613A4">
        <w:t xml:space="preserve">for </w:t>
      </w:r>
      <w:r w:rsidR="00542EC8">
        <w:t>expanding</w:t>
      </w:r>
      <w:r w:rsidR="00E613A4">
        <w:t xml:space="preserve">. It </w:t>
      </w:r>
      <w:r w:rsidR="00D20F4E">
        <w:t>is followed by</w:t>
      </w:r>
      <w:r w:rsidR="00E613A4">
        <w:t xml:space="preserve"> activation function </w:t>
      </w:r>
      <w:r w:rsidR="000B71AA">
        <w:t>before connecting to the</w:t>
      </w:r>
      <w:r w:rsidR="006A200D">
        <w:t xml:space="preserve"> next sublayer.</w:t>
      </w:r>
      <w:r w:rsidR="004D3F6B">
        <w:t xml:space="preserve"> </w:t>
      </w:r>
      <w:r w:rsidR="000B71AA">
        <w:t>Since</w:t>
      </w:r>
      <w:r w:rsidR="004D3F6B">
        <w:t xml:space="preserve"> SqueezeNet is designed for </w:t>
      </w:r>
      <w:r w:rsidR="00C93149">
        <w:t>ImageN</w:t>
      </w:r>
      <w:r w:rsidR="00371F85">
        <w:t>et, it will have 1000</w:t>
      </w:r>
      <w:r w:rsidR="00107AD9">
        <w:t xml:space="preserve"> predicted classes</w:t>
      </w:r>
      <w:r w:rsidR="00371F85">
        <w:t>.</w:t>
      </w:r>
      <w:r w:rsidR="00107AD9">
        <w:t xml:space="preserve"> </w:t>
      </w:r>
      <w:r w:rsidR="00C93149">
        <w:t>In</w:t>
      </w:r>
      <w:r w:rsidR="00107AD9">
        <w:t xml:space="preserve"> our case, we </w:t>
      </w:r>
      <w:r w:rsidR="00C93149">
        <w:t>replace</w:t>
      </w:r>
      <w:r w:rsidR="00107AD9">
        <w:t xml:space="preserve"> the last layer </w:t>
      </w:r>
      <w:r w:rsidR="00C93149">
        <w:t>with our own</w:t>
      </w:r>
      <w:r w:rsidR="00107AD9">
        <w:t xml:space="preserve"> fully connected layer for </w:t>
      </w:r>
      <w:r w:rsidR="002A43A5">
        <w:t xml:space="preserve">our </w:t>
      </w:r>
      <w:r w:rsidR="00C93149">
        <w:t>own video classification problem</w:t>
      </w:r>
      <w:r w:rsidR="002A43A5">
        <w:t>.</w:t>
      </w:r>
      <w:r w:rsidR="00371F85">
        <w:t xml:space="preserve"> </w:t>
      </w:r>
    </w:p>
    <w:p w:rsidR="00346AFB" w:rsidRDefault="00346AFB" w:rsidP="00B33687">
      <w:pPr>
        <w:pStyle w:val="Text"/>
        <w:jc w:val="center"/>
      </w:pPr>
      <w:r>
        <w:rPr>
          <w:noProof/>
          <w:lang w:eastAsia="zh-CN"/>
        </w:rPr>
        <w:drawing>
          <wp:inline distT="0" distB="0" distL="0" distR="0">
            <wp:extent cx="2125993" cy="1320800"/>
            <wp:effectExtent l="0" t="0" r="7620" b="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18E789.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4824" cy="1338712"/>
                    </a:xfrm>
                    <a:prstGeom prst="rect">
                      <a:avLst/>
                    </a:prstGeom>
                  </pic:spPr>
                </pic:pic>
              </a:graphicData>
            </a:graphic>
          </wp:inline>
        </w:drawing>
      </w:r>
    </w:p>
    <w:p w:rsidR="00551C6F" w:rsidRPr="00626007" w:rsidRDefault="00346AFB"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6427F0">
        <w:rPr>
          <w:rFonts w:ascii="Times New Roman" w:hAnsi="Times New Roman" w:cs="Times New Roman"/>
          <w:noProof/>
          <w:sz w:val="18"/>
          <w:szCs w:val="18"/>
        </w:rPr>
        <w:t>4</w:t>
      </w:r>
      <w:r w:rsidR="001F7C1E" w:rsidRPr="00626007">
        <w:rPr>
          <w:rFonts w:ascii="Times New Roman" w:hAnsi="Times New Roman" w:cs="Times New Roman"/>
          <w:noProof/>
          <w:sz w:val="18"/>
          <w:szCs w:val="18"/>
        </w:rPr>
        <w:fldChar w:fldCharType="end"/>
      </w:r>
      <w:r w:rsidR="003D2968">
        <w:rPr>
          <w:rFonts w:ascii="Times New Roman" w:hAnsi="Times New Roman" w:cs="Times New Roman"/>
          <w:noProof/>
          <w:sz w:val="18"/>
          <w:szCs w:val="18"/>
        </w:rPr>
        <w:t>:</w:t>
      </w:r>
      <w:r w:rsidR="0013352A">
        <w:rPr>
          <w:rFonts w:ascii="Times New Roman" w:hAnsi="Times New Roman" w:cs="Times New Roman"/>
          <w:sz w:val="18"/>
          <w:szCs w:val="18"/>
        </w:rPr>
        <w:t xml:space="preserve"> SqueezeNet fire module m</w:t>
      </w:r>
      <w:r w:rsidRPr="00626007">
        <w:rPr>
          <w:rFonts w:ascii="Times New Roman" w:hAnsi="Times New Roman" w:cs="Times New Roman"/>
          <w:sz w:val="18"/>
          <w:szCs w:val="18"/>
        </w:rPr>
        <w:t xml:space="preserve">odel </w:t>
      </w:r>
      <w:r w:rsidRPr="00626007">
        <w:rPr>
          <w:rFonts w:ascii="Times New Roman" w:hAnsi="Times New Roman" w:cs="Times New Roman"/>
          <w:sz w:val="18"/>
          <w:szCs w:val="18"/>
        </w:rPr>
        <w:fldChar w:fldCharType="begin" w:fldLock="1"/>
      </w:r>
      <w:r w:rsidRPr="00626007">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 "properties" : { "noteIndex" : 0 }, "schema" : "https://github.com/citation-style-language/schema/raw/master/csl-citation.json" }</w:instrText>
      </w:r>
      <w:r w:rsidRPr="00626007">
        <w:rPr>
          <w:rFonts w:ascii="Times New Roman" w:hAnsi="Times New Roman" w:cs="Times New Roman"/>
          <w:sz w:val="18"/>
          <w:szCs w:val="18"/>
        </w:rPr>
        <w:fldChar w:fldCharType="separate"/>
      </w:r>
      <w:r w:rsidRPr="00626007">
        <w:rPr>
          <w:rFonts w:ascii="Times New Roman" w:hAnsi="Times New Roman" w:cs="Times New Roman"/>
          <w:noProof/>
          <w:sz w:val="18"/>
          <w:szCs w:val="18"/>
        </w:rPr>
        <w:t>[14]</w:t>
      </w:r>
      <w:r w:rsidRPr="00626007">
        <w:rPr>
          <w:rFonts w:ascii="Times New Roman" w:hAnsi="Times New Roman" w:cs="Times New Roman"/>
          <w:sz w:val="18"/>
          <w:szCs w:val="18"/>
        </w:rPr>
        <w:fldChar w:fldCharType="end"/>
      </w:r>
    </w:p>
    <w:p w:rsidR="00551C6F" w:rsidRDefault="002B7284" w:rsidP="00551C6F">
      <w:pPr>
        <w:pStyle w:val="Text"/>
      </w:pPr>
      <w:r>
        <w:t xml:space="preserve">Train the last fusion based on the </w:t>
      </w:r>
      <w:r w:rsidR="005371FD">
        <w:t xml:space="preserve">image </w:t>
      </w:r>
      <w:r w:rsidR="005061C1">
        <w:t xml:space="preserve">model is kind of trick </w:t>
      </w:r>
      <w:r w:rsidR="00C07EF6">
        <w:t>specially</w:t>
      </w:r>
      <w:r w:rsidR="005061C1">
        <w:t xml:space="preserve"> to reshape the </w:t>
      </w:r>
      <w:r w:rsidR="00BE4B31">
        <w:t xml:space="preserve">data to the correct shape, so we can feed it into the image model. For most </w:t>
      </w:r>
      <w:r w:rsidR="001537D9">
        <w:t xml:space="preserve">image classification model, the input image </w:t>
      </w:r>
      <w:r w:rsidR="008B0C6F">
        <w:t xml:space="preserve">batch is like </w:t>
      </w:r>
      <m:oMath>
        <m:r>
          <w:rPr>
            <w:rFonts w:ascii="Cambria Math" w:hAnsi="Cambria Math"/>
          </w:rPr>
          <m:t>N×H×W×C</m:t>
        </m:r>
      </m:oMath>
      <w:r w:rsidR="00A8579C">
        <w:t xml:space="preserve"> in which </w:t>
      </w:r>
      <m:oMath>
        <m:r>
          <w:rPr>
            <w:rFonts w:ascii="Cambria Math" w:hAnsi="Cambria Math"/>
          </w:rPr>
          <m:t>N</m:t>
        </m:r>
      </m:oMath>
      <w:r w:rsidR="001E384B">
        <w:t xml:space="preserve"> </w:t>
      </w:r>
      <w:r w:rsidR="00077BA5">
        <w:t xml:space="preserve">is </w:t>
      </w:r>
      <w:r w:rsidR="001E384B">
        <w:t xml:space="preserve">batch size, </w:t>
      </w:r>
      <m:oMath>
        <m:r>
          <w:rPr>
            <w:rFonts w:ascii="Cambria Math" w:hAnsi="Cambria Math"/>
          </w:rPr>
          <m:t>H</m:t>
        </m:r>
      </m:oMath>
      <w:r w:rsidR="00077BA5">
        <w:t xml:space="preserve"> </w:t>
      </w:r>
      <w:r w:rsidR="006C1102">
        <w:t xml:space="preserve">is image height, </w:t>
      </w:r>
      <m:oMath>
        <m:r>
          <w:rPr>
            <w:rFonts w:ascii="Cambria Math" w:hAnsi="Cambria Math"/>
          </w:rPr>
          <m:t>W</m:t>
        </m:r>
      </m:oMath>
      <w:r w:rsidR="006C1102">
        <w:t xml:space="preserve"> is image width,</w:t>
      </w:r>
      <w:r w:rsidR="003D0955">
        <w:t xml:space="preserve"> and</w:t>
      </w:r>
      <w:r w:rsidR="006C1102">
        <w:t xml:space="preserve"> </w:t>
      </w:r>
      <m:oMath>
        <m:r>
          <w:rPr>
            <w:rFonts w:ascii="Cambria Math" w:hAnsi="Cambria Math"/>
          </w:rPr>
          <m:t>C</m:t>
        </m:r>
      </m:oMath>
      <w:r w:rsidR="00A30CDD">
        <w:t xml:space="preserve"> is channels. </w:t>
      </w:r>
      <w:r w:rsidR="001B6674">
        <w:t xml:space="preserve">However, the input data for the </w:t>
      </w:r>
      <w:r w:rsidR="00CE1500">
        <w:t xml:space="preserve">video is like </w:t>
      </w:r>
      <m:oMath>
        <m:r>
          <w:rPr>
            <w:rFonts w:ascii="Cambria Math" w:hAnsi="Cambria Math"/>
          </w:rPr>
          <m:t>N×F×H×W×C</m:t>
        </m:r>
      </m:oMath>
      <w:r w:rsidR="00A53A37">
        <w:t xml:space="preserve"> in which </w:t>
      </w:r>
      <m:oMath>
        <m:r>
          <w:rPr>
            <w:rFonts w:ascii="Cambria Math" w:hAnsi="Cambria Math"/>
          </w:rPr>
          <m:t>N</m:t>
        </m:r>
      </m:oMath>
      <w:r w:rsidR="006A0783">
        <w:t xml:space="preserve"> is input video batch</w:t>
      </w:r>
      <w:r w:rsidR="008D1394">
        <w:t xml:space="preserve"> and </w:t>
      </w:r>
      <m:oMath>
        <m:r>
          <w:rPr>
            <w:rFonts w:ascii="Cambria Math" w:hAnsi="Cambria Math"/>
          </w:rPr>
          <m:t>F</m:t>
        </m:r>
      </m:oMath>
      <w:r w:rsidR="008D1394">
        <w:t xml:space="preserve"> is input </w:t>
      </w:r>
      <w:r w:rsidR="00482328">
        <w:t xml:space="preserve">frames per video. </w:t>
      </w:r>
    </w:p>
    <w:p w:rsidR="00EA1937" w:rsidRDefault="00EB16C9" w:rsidP="00551C6F">
      <w:pPr>
        <w:pStyle w:val="Text"/>
      </w:pPr>
      <w:r>
        <w:t xml:space="preserve">First, we reshape the </w:t>
      </w:r>
      <w:r w:rsidR="00A34C1E">
        <w:t xml:space="preserve">video </w:t>
      </w:r>
      <w:r w:rsidR="006F613C">
        <w:t xml:space="preserve">batch </w:t>
      </w:r>
      <w:r w:rsidR="00A34C1E">
        <w:t xml:space="preserve">with shape </w:t>
      </w:r>
      <m:oMath>
        <m:r>
          <w:rPr>
            <w:rFonts w:ascii="Cambria Math" w:hAnsi="Cambria Math"/>
          </w:rPr>
          <m:t>N×F×H×W×C</m:t>
        </m:r>
      </m:oMath>
      <w:r w:rsidR="00D506AD">
        <w:t xml:space="preserve"> to </w:t>
      </w:r>
      <m:oMath>
        <m:r>
          <w:rPr>
            <w:rFonts w:ascii="Cambria Math" w:hAnsi="Cambria Math"/>
          </w:rPr>
          <m:t>(N*F)×H×W×C</m:t>
        </m:r>
      </m:oMath>
      <w:r w:rsidR="004579A5">
        <w:t xml:space="preserve">, therefore, we should be able to pass </w:t>
      </w:r>
      <w:r w:rsidR="00B171DC">
        <w:t>them into our SqueezeNet Model</w:t>
      </w:r>
      <w:r w:rsidR="009A6056">
        <w:t xml:space="preserve">. Now, the original last layer has been remove. Instead, we add a two more fully connected layer first </w:t>
      </w:r>
      <w:r w:rsidR="00AC3F0B">
        <w:t>down sample</w:t>
      </w:r>
      <w:r w:rsidR="009A6056">
        <w:t xml:space="preserve"> from necessary size to </w:t>
      </w:r>
      <w:r w:rsidR="00040EB3">
        <w:t xml:space="preserve">100, and one more to </w:t>
      </w:r>
      <w:r w:rsidR="00AC3F0B">
        <w:t>down sample</w:t>
      </w:r>
      <w:r w:rsidR="00040EB3">
        <w:t xml:space="preserve"> from </w:t>
      </w:r>
      <w:r w:rsidR="00040EB3">
        <w:t>1000 to 4 labels for prediction.</w:t>
      </w:r>
      <w:r w:rsidR="00554DB8">
        <w:t xml:space="preserve"> Before entering the last two layers, </w:t>
      </w:r>
      <w:r w:rsidR="005754C7">
        <w:t xml:space="preserve">our data should look like </w:t>
      </w:r>
      <m:oMath>
        <m:r>
          <w:rPr>
            <w:rFonts w:ascii="Cambria Math" w:hAnsi="Cambria Math"/>
          </w:rPr>
          <m:t>(N*F)×H'×W'×C'</m:t>
        </m:r>
      </m:oMath>
      <w:r w:rsidR="000F1B0E">
        <w:t xml:space="preserve">, we apply our late fusion by reshape </w:t>
      </w:r>
      <w:r w:rsidR="00FE23F9">
        <w:t xml:space="preserve">the data to the shape of </w:t>
      </w:r>
      <m:oMath>
        <m:r>
          <w:rPr>
            <w:rFonts w:ascii="Cambria Math" w:hAnsi="Cambria Math"/>
          </w:rPr>
          <m:t>N×(F*</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00CC328F">
        <w:rPr>
          <w:rFonts w:eastAsiaTheme="minorEastAsia" w:hint="eastAsia"/>
          <w:lang w:eastAsia="zh-CN"/>
        </w:rPr>
        <w:t xml:space="preserve">. </w:t>
      </w:r>
      <w:r w:rsidR="005C5D87">
        <w:t xml:space="preserve">By doing so, all </w:t>
      </w:r>
      <w:r w:rsidR="0005061C">
        <w:t xml:space="preserve">frames information for each video will be concatenated together </w:t>
      </w:r>
      <w:r w:rsidR="00BA30F9">
        <w:t>for the last two layers for prediction.</w:t>
      </w:r>
    </w:p>
    <w:p w:rsidR="00C760D8" w:rsidRDefault="00CB36F2" w:rsidP="00551C6F">
      <w:pPr>
        <w:pStyle w:val="Text"/>
      </w:pPr>
      <w:r>
        <w:t>Second</w:t>
      </w:r>
      <w:r w:rsidR="003804EE">
        <w:t>,</w:t>
      </w:r>
      <w:r>
        <w:t xml:space="preserve"> d</w:t>
      </w:r>
      <w:r w:rsidR="00C4413B">
        <w:t xml:space="preserve">uring the training, we first </w:t>
      </w:r>
      <w:r w:rsidR="0051023F">
        <w:t xml:space="preserve">run </w:t>
      </w:r>
      <w:r w:rsidR="00647232">
        <w:t>10 epochs</w:t>
      </w:r>
      <w:r w:rsidR="007366F0">
        <w:t xml:space="preserve"> by only </w:t>
      </w:r>
      <w:r w:rsidR="00D848E8">
        <w:t>training the last two layers while keep all the previous</w:t>
      </w:r>
      <w:r w:rsidR="009F5AE3">
        <w:t xml:space="preserve"> convolutional layers the same as the original </w:t>
      </w:r>
      <w:r w:rsidR="00880CDB">
        <w:t xml:space="preserve">SqueezeNet. Then, we train another </w:t>
      </w:r>
      <w:r w:rsidR="00B403AF">
        <w:t xml:space="preserve">10 epochs which fine tune the </w:t>
      </w:r>
      <w:r w:rsidR="005314F0">
        <w:t>all layers.</w:t>
      </w:r>
      <w:r w:rsidR="006D5E3A">
        <w:t xml:space="preserve"> The batch size is 6.</w:t>
      </w:r>
      <w:r w:rsidR="001317DA">
        <w:t xml:space="preserve"> We set up random search to run for 100 times and pick the </w:t>
      </w:r>
      <w:r w:rsidR="008C0BB0">
        <w:t>combination of hyperparameters</w:t>
      </w:r>
      <w:r w:rsidR="001317DA">
        <w:t xml:space="preserve"> </w:t>
      </w:r>
      <w:r w:rsidR="00801FB2">
        <w:t xml:space="preserve">which </w:t>
      </w:r>
      <w:r w:rsidR="00152106">
        <w:t xml:space="preserve">have </w:t>
      </w:r>
      <w:r w:rsidR="001317DA">
        <w:t xml:space="preserve">the highest validation accuracy. </w:t>
      </w:r>
      <w:r w:rsidR="008C0BB0">
        <w:t xml:space="preserve">Then, </w:t>
      </w:r>
      <w:r w:rsidR="0003046D">
        <w:t>we will</w:t>
      </w:r>
      <w:r w:rsidR="00CE0159">
        <w:t xml:space="preserve"> fine</w:t>
      </w:r>
      <w:r w:rsidR="00590DBB">
        <w:t xml:space="preserve"> tune the selected combination of hyperparameters and use the test set to check the accuracy.</w:t>
      </w:r>
    </w:p>
    <w:p w:rsidR="00482328" w:rsidRPr="00551C6F" w:rsidRDefault="008964E9" w:rsidP="00626007">
      <w:pPr>
        <w:pStyle w:val="Text"/>
      </w:pPr>
      <w:r>
        <w:t xml:space="preserve">Third, we first use 1 frames per video to check our model and hope to have an accuracy around 25% which is just random guess. We believe that 1 frames per video do not have </w:t>
      </w:r>
      <w:r w:rsidR="00AB49C3">
        <w:t>sufficient amount of information to summarize the video content. Later on, we try 3 frames per video and 5 frames per video and hope these model</w:t>
      </w:r>
      <w:r w:rsidR="008B4E0E">
        <w:t>s</w:t>
      </w:r>
      <w:r w:rsidR="00AB49C3">
        <w:t xml:space="preserve"> will significant enhance the </w:t>
      </w:r>
      <w:r w:rsidR="00761230">
        <w:t xml:space="preserve">accuracy based on the temporal and </w:t>
      </w:r>
      <w:r w:rsidR="0034647F">
        <w:t>spatial</w:t>
      </w:r>
      <w:r w:rsidR="00761230">
        <w:t xml:space="preserve"> information summarize from one frame to another.</w:t>
      </w:r>
    </w:p>
    <w:p w:rsidR="00A75FDE" w:rsidRPr="00551C6F" w:rsidRDefault="0029351F" w:rsidP="00626007">
      <w:pPr>
        <w:pStyle w:val="Heading1"/>
        <w:tabs>
          <w:tab w:val="clear" w:pos="360"/>
        </w:tabs>
        <w:ind w:hanging="156"/>
        <w:rPr>
          <w:rFonts w:eastAsiaTheme="minorEastAsia"/>
          <w:b/>
          <w:lang w:eastAsia="zh-CN"/>
        </w:rPr>
      </w:pPr>
      <w:r w:rsidRPr="00551C6F">
        <w:rPr>
          <w:rFonts w:eastAsiaTheme="minorEastAsia" w:hint="eastAsia"/>
          <w:b/>
          <w:lang w:eastAsia="zh-CN"/>
        </w:rPr>
        <w:t>3.</w:t>
      </w:r>
      <w:r w:rsidRPr="00551C6F">
        <w:rPr>
          <w:rFonts w:eastAsiaTheme="minorEastAsia"/>
          <w:b/>
          <w:lang w:eastAsia="zh-CN"/>
        </w:rPr>
        <w:t>3</w:t>
      </w:r>
      <w:r w:rsidR="00713130" w:rsidRPr="00551C6F">
        <w:rPr>
          <w:rFonts w:eastAsiaTheme="minorEastAsia"/>
          <w:b/>
          <w:lang w:eastAsia="zh-CN"/>
        </w:rPr>
        <w:t xml:space="preserve"> </w:t>
      </w:r>
      <w:r w:rsidR="00CC328F">
        <w:rPr>
          <w:rFonts w:eastAsiaTheme="minorEastAsia"/>
          <w:b/>
          <w:lang w:eastAsia="zh-CN"/>
        </w:rPr>
        <w:t>Data p</w:t>
      </w:r>
      <w:r w:rsidR="003D31C8" w:rsidRPr="00551C6F">
        <w:rPr>
          <w:rFonts w:eastAsiaTheme="minorEastAsia"/>
          <w:b/>
          <w:lang w:eastAsia="zh-CN"/>
        </w:rPr>
        <w:t>reprocessing for C3D</w:t>
      </w:r>
    </w:p>
    <w:p w:rsidR="00F03992" w:rsidRPr="00FD0CB4" w:rsidRDefault="006605B7" w:rsidP="00F03992">
      <w:pPr>
        <w:pStyle w:val="Text"/>
        <w:rPr>
          <w:rFonts w:eastAsiaTheme="minorEastAsia" w:hint="eastAsia"/>
          <w:lang w:eastAsia="zh-CN"/>
        </w:rPr>
      </w:pPr>
      <w:r>
        <w:t>Similar preprocessing pro</w:t>
      </w:r>
      <w:r w:rsidR="00FD0CB4">
        <w:t>cedures are applied before C3D training: every event video is randomly sampled five times, each with</w:t>
      </w:r>
      <w:r w:rsidR="00B4371F">
        <w:t xml:space="preserve"> a unique set of</w:t>
      </w:r>
      <w:r w:rsidR="00FD0CB4">
        <w:t xml:space="preserve"> </w:t>
      </w:r>
      <w:r w:rsidR="00F12B21">
        <w:t>5</w:t>
      </w:r>
      <w:r w:rsidR="00FD0CB4">
        <w:t xml:space="preserve"> frames. </w:t>
      </w:r>
      <w:r w:rsidR="00BF2DE4">
        <w:t xml:space="preserve">Since we used a pretrained C3D model on GitHub [20], we had to </w:t>
      </w:r>
      <w:r w:rsidR="001B07CD">
        <w:t xml:space="preserve">process and organize the data the same way the model was originally trained. </w:t>
      </w:r>
      <w:r w:rsidR="00FD0CB4">
        <w:t xml:space="preserve">The sample frames are </w:t>
      </w:r>
      <w:r w:rsidR="001B07CD">
        <w:t xml:space="preserve">then </w:t>
      </w:r>
      <w:r w:rsidR="00FD0CB4">
        <w:t xml:space="preserve">center cropped and resized to </w:t>
      </w:r>
      <m:oMath>
        <m:r>
          <w:rPr>
            <w:rFonts w:ascii="Cambria Math" w:hAnsi="Cambria Math"/>
          </w:rPr>
          <m:t>128×128</m:t>
        </m:r>
      </m:oMath>
      <w:r w:rsidR="00FD0CB4">
        <w:rPr>
          <w:rFonts w:eastAsiaTheme="minorEastAsia" w:hint="eastAsia"/>
          <w:lang w:eastAsia="zh-CN"/>
        </w:rPr>
        <w:t xml:space="preserve">. </w:t>
      </w:r>
      <w:r w:rsidR="00FD0CB4">
        <w:rPr>
          <w:rFonts w:eastAsiaTheme="minorEastAsia"/>
          <w:lang w:eastAsia="zh-CN"/>
        </w:rPr>
        <w:t xml:space="preserve">During training, the frames </w:t>
      </w:r>
      <w:r w:rsidR="001B07CD">
        <w:rPr>
          <w:rFonts w:eastAsiaTheme="minorEastAsia"/>
          <w:lang w:eastAsia="zh-CN"/>
        </w:rPr>
        <w:t>are</w:t>
      </w:r>
      <w:r w:rsidR="00FD0CB4">
        <w:rPr>
          <w:rFonts w:eastAsiaTheme="minorEastAsia"/>
          <w:lang w:eastAsia="zh-CN"/>
        </w:rPr>
        <w:t xml:space="preserve"> randomly cropped to</w:t>
      </w:r>
      <w:r w:rsidR="00B33687">
        <w:rPr>
          <w:rFonts w:eastAsiaTheme="minorEastAsia"/>
          <w:lang w:eastAsia="zh-CN"/>
        </w:rPr>
        <w:t xml:space="preserve"> size</w:t>
      </w:r>
      <w:r w:rsidR="00FD0CB4">
        <w:rPr>
          <w:rFonts w:eastAsiaTheme="minorEastAsia"/>
          <w:lang w:eastAsia="zh-CN"/>
        </w:rPr>
        <w:t xml:space="preserve"> </w:t>
      </w:r>
      <m:oMath>
        <m:r>
          <w:rPr>
            <w:rFonts w:ascii="Cambria Math" w:hAnsi="Cambria Math"/>
          </w:rPr>
          <m:t>112×112</m:t>
        </m:r>
      </m:oMath>
      <w:r w:rsidR="001B07CD">
        <w:rPr>
          <w:rFonts w:eastAsiaTheme="minorEastAsia" w:hint="eastAsia"/>
          <w:lang w:eastAsia="zh-CN"/>
        </w:rPr>
        <w:t xml:space="preserve">, and </w:t>
      </w:r>
      <w:r w:rsidR="001B07CD">
        <w:rPr>
          <w:rFonts w:eastAsiaTheme="minorEastAsia"/>
          <w:lang w:eastAsia="zh-CN"/>
        </w:rPr>
        <w:t>subtracted</w:t>
      </w:r>
      <w:r w:rsidR="001B07CD">
        <w:rPr>
          <w:rFonts w:eastAsiaTheme="minorEastAsia" w:hint="eastAsia"/>
          <w:lang w:eastAsia="zh-CN"/>
        </w:rPr>
        <w:t xml:space="preserve"> </w:t>
      </w:r>
      <w:r w:rsidR="001B07CD">
        <w:rPr>
          <w:rFonts w:eastAsiaTheme="minorEastAsia"/>
          <w:lang w:eastAsia="zh-CN"/>
        </w:rPr>
        <w:t>by the mean ima</w:t>
      </w:r>
      <w:r w:rsidR="00F03992">
        <w:rPr>
          <w:rFonts w:eastAsiaTheme="minorEastAsia"/>
          <w:lang w:eastAsia="zh-CN"/>
        </w:rPr>
        <w:t>ges from the original training.</w:t>
      </w:r>
      <w:r w:rsidR="00F03992">
        <w:rPr>
          <w:rFonts w:eastAsiaTheme="minorEastAsia" w:hint="eastAsia"/>
          <w:lang w:eastAsia="zh-CN"/>
        </w:rPr>
        <w:t xml:space="preserve"> </w:t>
      </w:r>
      <w:r w:rsidR="00F03992">
        <w:rPr>
          <w:rFonts w:eastAsiaTheme="minorEastAsia"/>
          <w:lang w:eastAsia="zh-CN"/>
        </w:rPr>
        <w:t xml:space="preserve">The final split dataset consists of 70% </w:t>
      </w:r>
      <w:r w:rsidR="0074006A">
        <w:rPr>
          <w:rFonts w:eastAsiaTheme="minorEastAsia"/>
          <w:lang w:eastAsia="zh-CN"/>
        </w:rPr>
        <w:t xml:space="preserve">for </w:t>
      </w:r>
      <w:r w:rsidR="00F03992">
        <w:rPr>
          <w:rFonts w:eastAsiaTheme="minorEastAsia"/>
          <w:lang w:eastAsia="zh-CN"/>
        </w:rPr>
        <w:t xml:space="preserve">training, 15% </w:t>
      </w:r>
      <w:r w:rsidR="0074006A">
        <w:rPr>
          <w:rFonts w:eastAsiaTheme="minorEastAsia"/>
          <w:lang w:eastAsia="zh-CN"/>
        </w:rPr>
        <w:t xml:space="preserve">for </w:t>
      </w:r>
      <w:r w:rsidR="00F03992">
        <w:rPr>
          <w:rFonts w:eastAsiaTheme="minorEastAsia"/>
          <w:lang w:eastAsia="zh-CN"/>
        </w:rPr>
        <w:t>validation and 15%</w:t>
      </w:r>
      <w:r w:rsidR="0074006A">
        <w:rPr>
          <w:rFonts w:eastAsiaTheme="minorEastAsia"/>
          <w:lang w:eastAsia="zh-CN"/>
        </w:rPr>
        <w:t xml:space="preserve"> for</w:t>
      </w:r>
      <w:r w:rsidR="00F03992">
        <w:rPr>
          <w:rFonts w:eastAsiaTheme="minorEastAsia"/>
          <w:lang w:eastAsia="zh-CN"/>
        </w:rPr>
        <w:t xml:space="preserve"> test.</w:t>
      </w:r>
    </w:p>
    <w:p w:rsidR="00437A79" w:rsidRDefault="00B15752" w:rsidP="00626007">
      <w:pPr>
        <w:pStyle w:val="Heading1"/>
        <w:tabs>
          <w:tab w:val="clear" w:pos="360"/>
        </w:tabs>
        <w:ind w:hanging="156"/>
        <w:rPr>
          <w:rFonts w:eastAsiaTheme="minorEastAsia"/>
          <w:b/>
          <w:lang w:eastAsia="zh-CN"/>
        </w:rPr>
      </w:pPr>
      <w:r>
        <w:rPr>
          <w:rFonts w:eastAsiaTheme="minorEastAsia" w:hint="eastAsia"/>
          <w:b/>
          <w:lang w:eastAsia="zh-CN"/>
        </w:rPr>
        <w:t>3.</w:t>
      </w:r>
      <w:r w:rsidR="00860377">
        <w:rPr>
          <w:rFonts w:eastAsiaTheme="minorEastAsia"/>
          <w:b/>
          <w:lang w:eastAsia="zh-CN"/>
        </w:rPr>
        <w:t>4</w:t>
      </w:r>
      <w:r w:rsidRPr="00522B24">
        <w:rPr>
          <w:rFonts w:eastAsiaTheme="minorEastAsia"/>
          <w:b/>
          <w:lang w:eastAsia="zh-CN"/>
        </w:rPr>
        <w:t xml:space="preserve"> </w:t>
      </w:r>
      <w:r>
        <w:rPr>
          <w:rFonts w:eastAsiaTheme="minorEastAsia"/>
          <w:b/>
          <w:lang w:eastAsia="zh-CN"/>
        </w:rPr>
        <w:t>C3D</w:t>
      </w:r>
    </w:p>
    <w:p w:rsidR="00FA0584" w:rsidRDefault="0084118C" w:rsidP="00FA0584">
      <w:pPr>
        <w:pStyle w:val="Text"/>
        <w:rPr>
          <w:rFonts w:eastAsiaTheme="minorEastAsia"/>
          <w:lang w:eastAsia="zh-CN"/>
        </w:rPr>
      </w:pPr>
      <w:r>
        <w:t xml:space="preserve">C3D </w:t>
      </w:r>
      <w:r w:rsidR="00717E3C">
        <w:t xml:space="preserve">directly </w:t>
      </w:r>
      <w:r>
        <w:t xml:space="preserve">incorporates temporal information by adding a third dimension to the </w:t>
      </w:r>
      <w:r w:rsidR="007841F9">
        <w:t>two-dimensional frame data</w:t>
      </w:r>
      <w:r>
        <w:t xml:space="preserve">. Both convolution and pooling use 3D filters. </w:t>
      </w:r>
      <w:r w:rsidR="00B33687">
        <w:t>D. Tran et al.</w:t>
      </w:r>
      <w:r>
        <w:t xml:space="preserve"> has shown that the best filter size for 3D convolution is </w:t>
      </w:r>
      <m:oMath>
        <m:r>
          <w:rPr>
            <w:rFonts w:ascii="Cambria Math" w:hAnsi="Cambria Math"/>
          </w:rPr>
          <m:t>3×3×3</m:t>
        </m:r>
      </m:oMath>
      <w:r w:rsidR="00B33687">
        <w:rPr>
          <w:rFonts w:eastAsiaTheme="minorEastAsia" w:hint="eastAsia"/>
          <w:lang w:eastAsia="zh-CN"/>
        </w:rPr>
        <w:t xml:space="preserve"> [</w:t>
      </w:r>
      <w:r w:rsidR="00B33687">
        <w:rPr>
          <w:rFonts w:eastAsiaTheme="minorEastAsia"/>
          <w:lang w:eastAsia="zh-CN"/>
        </w:rPr>
        <w:t>16</w:t>
      </w:r>
      <w:r w:rsidR="00B33687">
        <w:rPr>
          <w:rFonts w:eastAsiaTheme="minorEastAsia" w:hint="eastAsia"/>
          <w:lang w:eastAsia="zh-CN"/>
        </w:rPr>
        <w:t>]</w:t>
      </w:r>
      <w:r>
        <w:rPr>
          <w:rFonts w:eastAsiaTheme="minorEastAsia" w:hint="eastAsia"/>
          <w:lang w:eastAsia="zh-CN"/>
        </w:rPr>
        <w:t xml:space="preserve">. </w:t>
      </w:r>
      <w:r w:rsidR="00B33687">
        <w:rPr>
          <w:rFonts w:eastAsiaTheme="minorEastAsia"/>
          <w:lang w:eastAsia="zh-CN"/>
        </w:rPr>
        <w:t xml:space="preserve">They also propose a model architecture as shown in Figure 5, which achieves </w:t>
      </w:r>
      <w:r w:rsidR="00717E3C">
        <w:rPr>
          <w:rFonts w:eastAsiaTheme="minorEastAsia"/>
          <w:lang w:eastAsia="zh-CN"/>
        </w:rPr>
        <w:t xml:space="preserve">more than 80% accuracy </w:t>
      </w:r>
      <w:r w:rsidR="007841F9">
        <w:rPr>
          <w:rFonts w:eastAsiaTheme="minorEastAsia"/>
          <w:lang w:eastAsia="zh-CN"/>
        </w:rPr>
        <w:t>for</w:t>
      </w:r>
      <w:r w:rsidR="00717E3C">
        <w:rPr>
          <w:rFonts w:eastAsiaTheme="minorEastAsia"/>
          <w:lang w:eastAsia="zh-CN"/>
        </w:rPr>
        <w:t xml:space="preserve"> action recognition on UCF-101 dataset</w:t>
      </w:r>
      <w:r w:rsidR="0043206C">
        <w:rPr>
          <w:rFonts w:eastAsiaTheme="minorEastAsia"/>
          <w:lang w:eastAsia="zh-CN"/>
        </w:rPr>
        <w:t xml:space="preserve"> and outperforms many other algorithms in various video-based tasks</w:t>
      </w:r>
      <w:r w:rsidR="00717E3C">
        <w:rPr>
          <w:rFonts w:eastAsiaTheme="minorEastAsia"/>
          <w:lang w:eastAsia="zh-CN"/>
        </w:rPr>
        <w:t>. The specific TensorFlow C3D model used in the project was pretrained on Sports-1M dataset and fine-tuned on UCF-101 dataset, and achieves a top-1 accuracy of 72.6% on UCF-101</w:t>
      </w:r>
      <w:r w:rsidR="00C25839">
        <w:rPr>
          <w:rFonts w:eastAsiaTheme="minorEastAsia"/>
          <w:lang w:eastAsia="zh-CN"/>
        </w:rPr>
        <w:t xml:space="preserve"> [20]</w:t>
      </w:r>
      <w:r w:rsidR="00717E3C">
        <w:rPr>
          <w:rFonts w:eastAsiaTheme="minorEastAsia"/>
          <w:lang w:eastAsia="zh-CN"/>
        </w:rPr>
        <w:t>.</w:t>
      </w:r>
    </w:p>
    <w:p w:rsidR="00B33687" w:rsidRPr="00FA0584" w:rsidRDefault="00B33687" w:rsidP="00FA0584">
      <w:pPr>
        <w:pStyle w:val="Text"/>
        <w:ind w:firstLine="0"/>
        <w:jc w:val="center"/>
        <w:rPr>
          <w:rFonts w:eastAsiaTheme="minorEastAsia"/>
          <w:lang w:eastAsia="zh-CN"/>
        </w:rPr>
      </w:pPr>
      <w:r>
        <w:rPr>
          <w:rFonts w:eastAsiaTheme="minorEastAsia" w:hint="eastAsia"/>
          <w:noProof/>
          <w:lang w:eastAsia="zh-CN"/>
        </w:rPr>
        <w:drawing>
          <wp:inline distT="0" distB="0" distL="0" distR="0">
            <wp:extent cx="2998470" cy="256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3D architect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98470" cy="256540"/>
                    </a:xfrm>
                    <a:prstGeom prst="rect">
                      <a:avLst/>
                    </a:prstGeom>
                  </pic:spPr>
                </pic:pic>
              </a:graphicData>
            </a:graphic>
          </wp:inline>
        </w:drawing>
      </w:r>
    </w:p>
    <w:p w:rsidR="00B33687" w:rsidRPr="00B33687" w:rsidRDefault="00B33687" w:rsidP="00BA3B4A">
      <w:pPr>
        <w:pStyle w:val="Caption"/>
        <w:spacing w:afterLines="50" w:after="120"/>
        <w:jc w:val="center"/>
        <w:rPr>
          <w:rFonts w:ascii="Times New Roman" w:eastAsiaTheme="minorEastAsia" w:hAnsi="Times New Roman" w:cs="Times New Roman"/>
          <w:sz w:val="18"/>
          <w:szCs w:val="18"/>
          <w:lang w:eastAsia="zh-CN"/>
        </w:rPr>
      </w:pPr>
      <w:r w:rsidRPr="00B33687">
        <w:rPr>
          <w:rFonts w:ascii="Times New Roman" w:hAnsi="Times New Roman" w:cs="Times New Roman"/>
          <w:sz w:val="18"/>
          <w:szCs w:val="18"/>
        </w:rPr>
        <w:t xml:space="preserve">Figure </w:t>
      </w:r>
      <w:r w:rsidRPr="00B33687">
        <w:rPr>
          <w:rFonts w:ascii="Times New Roman" w:hAnsi="Times New Roman" w:cs="Times New Roman"/>
          <w:sz w:val="18"/>
          <w:szCs w:val="18"/>
        </w:rPr>
        <w:fldChar w:fldCharType="begin"/>
      </w:r>
      <w:r w:rsidRPr="00B33687">
        <w:rPr>
          <w:rFonts w:ascii="Times New Roman" w:hAnsi="Times New Roman" w:cs="Times New Roman"/>
          <w:sz w:val="18"/>
          <w:szCs w:val="18"/>
        </w:rPr>
        <w:instrText xml:space="preserve"> SEQ Figure \* ARABIC </w:instrText>
      </w:r>
      <w:r w:rsidRPr="00B33687">
        <w:rPr>
          <w:rFonts w:ascii="Times New Roman" w:hAnsi="Times New Roman" w:cs="Times New Roman"/>
          <w:sz w:val="18"/>
          <w:szCs w:val="18"/>
        </w:rPr>
        <w:fldChar w:fldCharType="separate"/>
      </w:r>
      <w:r w:rsidR="006427F0">
        <w:rPr>
          <w:rFonts w:ascii="Times New Roman" w:hAnsi="Times New Roman" w:cs="Times New Roman"/>
          <w:noProof/>
          <w:sz w:val="18"/>
          <w:szCs w:val="18"/>
        </w:rPr>
        <w:t>5</w:t>
      </w:r>
      <w:r w:rsidRPr="00B33687">
        <w:rPr>
          <w:rFonts w:ascii="Times New Roman" w:hAnsi="Times New Roman" w:cs="Times New Roman"/>
          <w:sz w:val="18"/>
          <w:szCs w:val="18"/>
        </w:rPr>
        <w:fldChar w:fldCharType="end"/>
      </w:r>
      <w:r w:rsidR="00102E87">
        <w:rPr>
          <w:rFonts w:ascii="Times New Roman" w:hAnsi="Times New Roman" w:cs="Times New Roman"/>
          <w:sz w:val="18"/>
          <w:szCs w:val="18"/>
        </w:rPr>
        <w:t>:</w:t>
      </w:r>
      <w:r w:rsidRPr="00B33687">
        <w:rPr>
          <w:rFonts w:ascii="Times New Roman" w:hAnsi="Times New Roman" w:cs="Times New Roman"/>
          <w:sz w:val="18"/>
          <w:szCs w:val="18"/>
        </w:rPr>
        <w:t xml:space="preserve"> C3D video </w:t>
      </w:r>
      <w:r w:rsidR="00FA0584" w:rsidRPr="00B33687">
        <w:rPr>
          <w:rFonts w:ascii="Times New Roman" w:hAnsi="Times New Roman" w:cs="Times New Roman"/>
          <w:sz w:val="18"/>
          <w:szCs w:val="18"/>
        </w:rPr>
        <w:t>classification</w:t>
      </w:r>
      <w:r w:rsidRPr="00B33687">
        <w:rPr>
          <w:rFonts w:ascii="Times New Roman" w:hAnsi="Times New Roman" w:cs="Times New Roman"/>
          <w:sz w:val="18"/>
          <w:szCs w:val="18"/>
        </w:rPr>
        <w:t xml:space="preserve"> architecture [16]</w:t>
      </w:r>
    </w:p>
    <w:p w:rsidR="00E55D91" w:rsidRPr="001940B5" w:rsidRDefault="001C4EDB" w:rsidP="001940B5">
      <w:pPr>
        <w:ind w:firstLine="202"/>
        <w:jc w:val="both"/>
      </w:pPr>
      <w:r>
        <w:lastRenderedPageBreak/>
        <w:t>The C3D model pretrained on UCF-101 has a fully-connected output layer with 101 classes. In our case, we only have four classes. Therefore, we modified the output layer and fine-tuned on our dataset.</w:t>
      </w:r>
    </w:p>
    <w:p w:rsidR="00723023" w:rsidRPr="00723023" w:rsidRDefault="00F67EEB" w:rsidP="00723023">
      <w:pPr>
        <w:pStyle w:val="Heading1"/>
        <w:numPr>
          <w:ilvl w:val="0"/>
          <w:numId w:val="1"/>
        </w:numPr>
        <w:rPr>
          <w:b/>
        </w:rPr>
      </w:pPr>
      <w:r w:rsidRPr="00CE1595">
        <w:rPr>
          <w:b/>
        </w:rPr>
        <w:t>Experiment</w:t>
      </w:r>
    </w:p>
    <w:p w:rsidR="00723023" w:rsidRPr="006120E1" w:rsidRDefault="00723023"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A34352">
        <w:rPr>
          <w:rFonts w:eastAsiaTheme="minorEastAsia"/>
          <w:b/>
          <w:lang w:eastAsia="zh-CN"/>
        </w:rPr>
        <w:t>1</w:t>
      </w:r>
      <w:r w:rsidRPr="00522B24">
        <w:rPr>
          <w:rFonts w:eastAsiaTheme="minorEastAsia"/>
          <w:b/>
          <w:lang w:eastAsia="zh-CN"/>
        </w:rPr>
        <w:t xml:space="preserve"> </w:t>
      </w:r>
      <w:r w:rsidR="00894B9C">
        <w:rPr>
          <w:rFonts w:eastAsiaTheme="minorEastAsia"/>
          <w:b/>
          <w:lang w:eastAsia="zh-CN"/>
        </w:rPr>
        <w:t>Late fusion experiment and r</w:t>
      </w:r>
      <w:r w:rsidR="00B44AA8">
        <w:rPr>
          <w:rFonts w:eastAsiaTheme="minorEastAsia"/>
          <w:b/>
          <w:lang w:eastAsia="zh-CN"/>
        </w:rPr>
        <w:t>esult</w:t>
      </w:r>
      <w:r w:rsidR="00B1536A">
        <w:rPr>
          <w:rFonts w:eastAsiaTheme="minorEastAsia"/>
          <w:b/>
          <w:lang w:eastAsia="zh-CN"/>
        </w:rPr>
        <w:t>s</w:t>
      </w:r>
    </w:p>
    <w:p w:rsidR="00991153" w:rsidRDefault="0062591F" w:rsidP="001C4894">
      <w:pPr>
        <w:ind w:firstLine="202"/>
        <w:jc w:val="both"/>
      </w:pPr>
      <w:r>
        <w:t>Since 1-frame, 3-frame and 5-frame late fusion model</w:t>
      </w:r>
      <w:r w:rsidR="00F674A1">
        <w:t>s</w:t>
      </w:r>
      <w:r w:rsidR="00BA55AD">
        <w:t xml:space="preserve"> </w:t>
      </w:r>
      <w:r w:rsidR="00F674A1">
        <w:t>have</w:t>
      </w:r>
      <w:r w:rsidR="004123A9">
        <w:t xml:space="preserve"> </w:t>
      </w:r>
      <w:r w:rsidR="00184F41">
        <w:t xml:space="preserve">different number of parameters </w:t>
      </w:r>
      <w:r w:rsidR="00700A03">
        <w:t>for the last two layer</w:t>
      </w:r>
      <w:r w:rsidR="001C4894">
        <w:t>s</w:t>
      </w:r>
      <w:r w:rsidR="00700A03">
        <w:t xml:space="preserve"> as well as </w:t>
      </w:r>
      <w:r w:rsidR="008861E3">
        <w:t>b</w:t>
      </w:r>
      <w:r w:rsidR="00377E42">
        <w:t>est regularization parameter</w:t>
      </w:r>
      <w:r w:rsidR="0020382F">
        <w:t>, it’s not useful to compare their loss histories</w:t>
      </w:r>
      <w:r w:rsidR="00377E42">
        <w:t xml:space="preserve">. Instead, </w:t>
      </w:r>
      <w:r w:rsidR="00FD1320">
        <w:t>we will compare the training accuracy</w:t>
      </w:r>
      <w:r w:rsidR="00B749DB">
        <w:t>.</w:t>
      </w:r>
      <w:r w:rsidR="00672153">
        <w:t xml:space="preserve"> </w:t>
      </w:r>
      <w:r w:rsidR="00FD1320">
        <w:t xml:space="preserve">An increasing training accuracy </w:t>
      </w:r>
      <w:r w:rsidR="00452DA5">
        <w:t>will suggest</w:t>
      </w:r>
      <w:r w:rsidR="00FD1320">
        <w:t xml:space="preserve"> a working model</w:t>
      </w:r>
      <w:r w:rsidR="006E24BB">
        <w:t>.</w:t>
      </w:r>
    </w:p>
    <w:p w:rsidR="00AA3D30" w:rsidRDefault="00E75135" w:rsidP="00AA3D30">
      <w:pPr>
        <w:ind w:firstLine="202"/>
        <w:jc w:val="both"/>
      </w:pPr>
      <w:r>
        <w:t>F</w:t>
      </w:r>
      <w:r w:rsidR="006E24BB">
        <w:t xml:space="preserve">or the first 10 epochs, we only train the last two fully connected layers. Then, for the next 10 epochs, we train all layers. </w:t>
      </w:r>
      <w:r w:rsidR="00067A79">
        <w:t>Figure 6</w:t>
      </w:r>
      <w:r w:rsidR="00D428F9">
        <w:t xml:space="preserve"> shows</w:t>
      </w:r>
      <w:r w:rsidR="006E24BB">
        <w:t xml:space="preserve"> that </w:t>
      </w:r>
      <w:r w:rsidR="006D51A6">
        <w:t>the training accuracies</w:t>
      </w:r>
      <w:r w:rsidR="006B205A">
        <w:t xml:space="preserve"> slightly increase </w:t>
      </w:r>
      <w:r w:rsidR="00A55DDE">
        <w:t>during</w:t>
      </w:r>
      <w:r w:rsidR="006B205A">
        <w:t xml:space="preserve"> the first 10 epochs. Then, it increases significantly </w:t>
      </w:r>
      <w:r w:rsidR="00A9241D">
        <w:t>during</w:t>
      </w:r>
      <w:r w:rsidR="006B205A">
        <w:t xml:space="preserve"> the next 10 epochs. Therefore, training </w:t>
      </w:r>
      <w:r w:rsidR="00A52F9B">
        <w:t>of</w:t>
      </w:r>
      <w:r w:rsidR="006B205A">
        <w:t xml:space="preserve"> all layers is necessary because the parameter for convolutional layers </w:t>
      </w:r>
      <w:r w:rsidR="00A52F9B">
        <w:t>was pre</w:t>
      </w:r>
      <w:r w:rsidR="006B205A">
        <w:t>trained on ImageNet</w:t>
      </w:r>
      <w:r w:rsidR="00C00DCB">
        <w:t>, which is very different from our dataset</w:t>
      </w:r>
      <w:r w:rsidR="006B205A">
        <w:t xml:space="preserve">. </w:t>
      </w:r>
      <w:r w:rsidR="00D2674F">
        <w:t>W</w:t>
      </w:r>
      <w:r w:rsidR="006B205A">
        <w:t xml:space="preserve">e need to </w:t>
      </w:r>
      <w:r w:rsidR="000423D0">
        <w:t>extract</w:t>
      </w:r>
      <w:r w:rsidR="006B205A">
        <w:t xml:space="preserve"> features that </w:t>
      </w:r>
      <w:r w:rsidR="000423D0">
        <w:t>are specific to</w:t>
      </w:r>
      <w:r w:rsidR="006B205A">
        <w:t xml:space="preserve"> our dataset. </w:t>
      </w:r>
    </w:p>
    <w:p w:rsidR="00207E1D" w:rsidRDefault="004D10E3" w:rsidP="00AA3D30">
      <w:pPr>
        <w:ind w:firstLine="202"/>
        <w:jc w:val="center"/>
      </w:pPr>
      <w:r>
        <w:rPr>
          <w:noProof/>
          <w:lang w:eastAsia="zh-CN"/>
        </w:rPr>
        <w:drawing>
          <wp:inline distT="0" distB="0" distL="0" distR="0">
            <wp:extent cx="2729349" cy="2236209"/>
            <wp:effectExtent l="0" t="0" r="0" b="0"/>
            <wp:docPr id="7" name="Picture 7" descr="C:\Users\kongl\AppData\Local\Microsoft\Windows\INetCache\Content.Word\train_acc_result_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train_acc_result_wors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1061" cy="2270385"/>
                    </a:xfrm>
                    <a:prstGeom prst="rect">
                      <a:avLst/>
                    </a:prstGeom>
                    <a:noFill/>
                    <a:ln>
                      <a:noFill/>
                    </a:ln>
                  </pic:spPr>
                </pic:pic>
              </a:graphicData>
            </a:graphic>
          </wp:inline>
        </w:drawing>
      </w:r>
    </w:p>
    <w:p w:rsidR="00991153" w:rsidRPr="00FA0584" w:rsidRDefault="00207E1D" w:rsidP="000626CE">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6427F0">
        <w:rPr>
          <w:rFonts w:ascii="Times New Roman" w:hAnsi="Times New Roman" w:cs="Times New Roman"/>
          <w:noProof/>
          <w:sz w:val="18"/>
          <w:szCs w:val="18"/>
        </w:rPr>
        <w:t>6</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1265B9">
        <w:rPr>
          <w:rFonts w:ascii="Times New Roman" w:hAnsi="Times New Roman" w:cs="Times New Roman"/>
          <w:sz w:val="18"/>
          <w:szCs w:val="18"/>
        </w:rPr>
        <w:t xml:space="preserve"> Training a</w:t>
      </w:r>
      <w:r w:rsidRPr="00FA0584">
        <w:rPr>
          <w:rFonts w:ascii="Times New Roman" w:hAnsi="Times New Roman" w:cs="Times New Roman"/>
          <w:sz w:val="18"/>
          <w:szCs w:val="18"/>
        </w:rPr>
        <w:t>c</w:t>
      </w:r>
      <w:r w:rsidR="001265B9">
        <w:rPr>
          <w:rFonts w:ascii="Times New Roman" w:hAnsi="Times New Roman" w:cs="Times New Roman"/>
          <w:sz w:val="18"/>
          <w:szCs w:val="18"/>
        </w:rPr>
        <w:t>curacy vs. e</w:t>
      </w:r>
      <w:r w:rsidRPr="00FA0584">
        <w:rPr>
          <w:rFonts w:ascii="Times New Roman" w:hAnsi="Times New Roman" w:cs="Times New Roman"/>
          <w:sz w:val="18"/>
          <w:szCs w:val="18"/>
        </w:rPr>
        <w:t>pochs</w:t>
      </w:r>
    </w:p>
    <w:p w:rsidR="00007D66" w:rsidRPr="00007D66" w:rsidRDefault="00007D66" w:rsidP="00007D66">
      <w:pPr>
        <w:pStyle w:val="Caption"/>
        <w:keepNext/>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Pr="00007D66">
        <w:rPr>
          <w:rFonts w:ascii="Times New Roman" w:hAnsi="Times New Roman" w:cs="Times New Roman"/>
          <w:noProof/>
          <w:sz w:val="18"/>
          <w:szCs w:val="18"/>
        </w:rPr>
        <w:t>1</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94381E">
        <w:rPr>
          <w:rFonts w:ascii="Times New Roman" w:hAnsi="Times New Roman" w:cs="Times New Roman"/>
          <w:sz w:val="18"/>
          <w:szCs w:val="18"/>
        </w:rPr>
        <w:t>Late fusion</w:t>
      </w:r>
      <w:r w:rsidR="00492659">
        <w:rPr>
          <w:rFonts w:ascii="Times New Roman" w:hAnsi="Times New Roman" w:cs="Times New Roman"/>
          <w:sz w:val="18"/>
          <w:szCs w:val="18"/>
        </w:rPr>
        <w:t xml:space="preserve"> a</w:t>
      </w:r>
      <w:r w:rsidRPr="00007D66">
        <w:rPr>
          <w:rFonts w:ascii="Times New Roman" w:hAnsi="Times New Roman" w:cs="Times New Roman"/>
          <w:sz w:val="18"/>
          <w:szCs w:val="18"/>
        </w:rPr>
        <w:t>ccuracy</w:t>
      </w:r>
    </w:p>
    <w:tbl>
      <w:tblPr>
        <w:tblStyle w:val="TableGrid"/>
        <w:tblW w:w="0" w:type="auto"/>
        <w:jc w:val="center"/>
        <w:tblLook w:val="04A0" w:firstRow="1" w:lastRow="0" w:firstColumn="1" w:lastColumn="0" w:noHBand="0" w:noVBand="1"/>
      </w:tblPr>
      <w:tblGrid>
        <w:gridCol w:w="1061"/>
        <w:gridCol w:w="877"/>
        <w:gridCol w:w="955"/>
        <w:gridCol w:w="955"/>
      </w:tblGrid>
      <w:tr w:rsidR="00F625EC" w:rsidTr="00CB59F3">
        <w:trPr>
          <w:jc w:val="center"/>
        </w:trPr>
        <w:tc>
          <w:tcPr>
            <w:tcW w:w="0" w:type="auto"/>
            <w:vAlign w:val="center"/>
          </w:tcPr>
          <w:p w:rsidR="00F625EC" w:rsidRDefault="00F625EC" w:rsidP="00CB59F3">
            <w:pPr>
              <w:ind w:firstLine="202"/>
              <w:jc w:val="center"/>
            </w:pPr>
          </w:p>
        </w:tc>
        <w:tc>
          <w:tcPr>
            <w:tcW w:w="0" w:type="auto"/>
            <w:vAlign w:val="center"/>
          </w:tcPr>
          <w:p w:rsidR="00F625EC" w:rsidRDefault="00F625EC" w:rsidP="00CB59F3">
            <w:pPr>
              <w:jc w:val="center"/>
            </w:pPr>
            <w:r>
              <w:t>1 Frame</w:t>
            </w:r>
          </w:p>
        </w:tc>
        <w:tc>
          <w:tcPr>
            <w:tcW w:w="0" w:type="auto"/>
            <w:vAlign w:val="center"/>
          </w:tcPr>
          <w:p w:rsidR="00F625EC" w:rsidRDefault="00F625EC" w:rsidP="00CB59F3">
            <w:pPr>
              <w:jc w:val="center"/>
            </w:pPr>
            <w:r>
              <w:t>3 Frame</w:t>
            </w:r>
            <w:r w:rsidR="00492659">
              <w:t>s</w:t>
            </w:r>
          </w:p>
        </w:tc>
        <w:tc>
          <w:tcPr>
            <w:tcW w:w="0" w:type="auto"/>
            <w:vAlign w:val="center"/>
          </w:tcPr>
          <w:p w:rsidR="00F625EC" w:rsidRDefault="00F625EC" w:rsidP="00CB59F3">
            <w:pPr>
              <w:jc w:val="center"/>
            </w:pPr>
            <w:r>
              <w:t>5 Frames</w:t>
            </w:r>
          </w:p>
        </w:tc>
      </w:tr>
      <w:tr w:rsidR="00F625EC" w:rsidTr="00CB59F3">
        <w:trPr>
          <w:jc w:val="center"/>
        </w:trPr>
        <w:tc>
          <w:tcPr>
            <w:tcW w:w="0" w:type="auto"/>
            <w:vAlign w:val="center"/>
          </w:tcPr>
          <w:p w:rsidR="00F625EC" w:rsidRDefault="00F625EC" w:rsidP="00CB59F3">
            <w:pPr>
              <w:jc w:val="center"/>
            </w:pPr>
            <w:r>
              <w:t>Train</w:t>
            </w:r>
            <w:r w:rsidR="00492659">
              <w:t>ing</w:t>
            </w:r>
          </w:p>
        </w:tc>
        <w:tc>
          <w:tcPr>
            <w:tcW w:w="0" w:type="auto"/>
            <w:vAlign w:val="center"/>
          </w:tcPr>
          <w:p w:rsidR="00F625EC" w:rsidRDefault="009725BA" w:rsidP="00CB59F3">
            <w:pPr>
              <w:jc w:val="center"/>
            </w:pPr>
            <w:r>
              <w:t>0.33</w:t>
            </w:r>
          </w:p>
        </w:tc>
        <w:tc>
          <w:tcPr>
            <w:tcW w:w="0" w:type="auto"/>
            <w:vAlign w:val="center"/>
          </w:tcPr>
          <w:p w:rsidR="00F625EC" w:rsidRDefault="00915952" w:rsidP="00CB59F3">
            <w:pPr>
              <w:jc w:val="center"/>
            </w:pPr>
            <w:r>
              <w:t>0.99</w:t>
            </w:r>
          </w:p>
        </w:tc>
        <w:tc>
          <w:tcPr>
            <w:tcW w:w="0" w:type="auto"/>
            <w:vAlign w:val="center"/>
          </w:tcPr>
          <w:p w:rsidR="00F625EC" w:rsidRDefault="00CB59F3" w:rsidP="00CB59F3">
            <w:pPr>
              <w:jc w:val="center"/>
            </w:pPr>
            <w:r>
              <w:t>0.97</w:t>
            </w:r>
          </w:p>
        </w:tc>
      </w:tr>
      <w:tr w:rsidR="00F625EC" w:rsidTr="00CB59F3">
        <w:trPr>
          <w:jc w:val="center"/>
        </w:trPr>
        <w:tc>
          <w:tcPr>
            <w:tcW w:w="0" w:type="auto"/>
            <w:vAlign w:val="center"/>
          </w:tcPr>
          <w:p w:rsidR="00F625EC" w:rsidRDefault="00F625EC" w:rsidP="00CB59F3">
            <w:pPr>
              <w:jc w:val="center"/>
            </w:pPr>
            <w:r>
              <w:t>Validation</w:t>
            </w:r>
          </w:p>
        </w:tc>
        <w:tc>
          <w:tcPr>
            <w:tcW w:w="0" w:type="auto"/>
            <w:vAlign w:val="center"/>
          </w:tcPr>
          <w:p w:rsidR="00F625EC" w:rsidRDefault="00B01D7D" w:rsidP="00CB59F3">
            <w:pPr>
              <w:jc w:val="center"/>
            </w:pPr>
            <w:r>
              <w:t>0.28</w:t>
            </w:r>
          </w:p>
        </w:tc>
        <w:tc>
          <w:tcPr>
            <w:tcW w:w="0" w:type="auto"/>
            <w:vAlign w:val="center"/>
          </w:tcPr>
          <w:p w:rsidR="00F625EC" w:rsidRDefault="00480B02" w:rsidP="00CB59F3">
            <w:pPr>
              <w:jc w:val="center"/>
            </w:pPr>
            <w:r>
              <w:t>0.78</w:t>
            </w:r>
          </w:p>
        </w:tc>
        <w:tc>
          <w:tcPr>
            <w:tcW w:w="0" w:type="auto"/>
            <w:vAlign w:val="center"/>
          </w:tcPr>
          <w:p w:rsidR="00F625EC" w:rsidRDefault="001973BF" w:rsidP="00CB59F3">
            <w:pPr>
              <w:jc w:val="center"/>
            </w:pPr>
            <w:r>
              <w:t>0.94</w:t>
            </w:r>
          </w:p>
        </w:tc>
      </w:tr>
      <w:tr w:rsidR="00F625EC" w:rsidTr="00CB59F3">
        <w:trPr>
          <w:jc w:val="center"/>
        </w:trPr>
        <w:tc>
          <w:tcPr>
            <w:tcW w:w="0" w:type="auto"/>
            <w:vAlign w:val="center"/>
          </w:tcPr>
          <w:p w:rsidR="00F625EC" w:rsidRDefault="00F625EC" w:rsidP="00CB59F3">
            <w:pPr>
              <w:jc w:val="center"/>
            </w:pPr>
            <w:r>
              <w:t>Test</w:t>
            </w:r>
          </w:p>
        </w:tc>
        <w:tc>
          <w:tcPr>
            <w:tcW w:w="0" w:type="auto"/>
            <w:vAlign w:val="center"/>
          </w:tcPr>
          <w:p w:rsidR="00F625EC" w:rsidRDefault="00B01D7D" w:rsidP="00CB59F3">
            <w:pPr>
              <w:jc w:val="center"/>
            </w:pPr>
            <w:r>
              <w:t>0.26</w:t>
            </w:r>
          </w:p>
        </w:tc>
        <w:tc>
          <w:tcPr>
            <w:tcW w:w="0" w:type="auto"/>
            <w:vAlign w:val="center"/>
          </w:tcPr>
          <w:p w:rsidR="00F625EC" w:rsidRDefault="00480B02" w:rsidP="00CB59F3">
            <w:pPr>
              <w:jc w:val="center"/>
            </w:pPr>
            <w:r>
              <w:t>0.92</w:t>
            </w:r>
          </w:p>
        </w:tc>
        <w:tc>
          <w:tcPr>
            <w:tcW w:w="0" w:type="auto"/>
            <w:vAlign w:val="center"/>
          </w:tcPr>
          <w:p w:rsidR="00F625EC" w:rsidRDefault="00297B07" w:rsidP="00CB59F3">
            <w:pPr>
              <w:jc w:val="center"/>
            </w:pPr>
            <w:r>
              <w:t>0.98</w:t>
            </w:r>
          </w:p>
        </w:tc>
      </w:tr>
    </w:tbl>
    <w:p w:rsidR="00F625EC" w:rsidRDefault="000626CE" w:rsidP="00BA3B4A">
      <w:pPr>
        <w:spacing w:beforeLines="50" w:before="120"/>
        <w:ind w:firstLine="204"/>
        <w:jc w:val="both"/>
      </w:pPr>
      <w:r>
        <w:t xml:space="preserve">Table 1 summarizes the performance of different late fusion models. </w:t>
      </w:r>
      <w:r w:rsidR="00547528">
        <w:t xml:space="preserve">Training </w:t>
      </w:r>
      <w:r w:rsidR="004C2ADE">
        <w:t>accuracy is the accuracy</w:t>
      </w:r>
      <w:r>
        <w:t xml:space="preserve"> achieved</w:t>
      </w:r>
      <w:r w:rsidR="008D71F1">
        <w:t xml:space="preserve"> </w:t>
      </w:r>
      <w:r>
        <w:t>in the last epoch during</w:t>
      </w:r>
      <w:r w:rsidR="008D71F1">
        <w:t xml:space="preserve"> training</w:t>
      </w:r>
      <w:r w:rsidR="00466795">
        <w:t xml:space="preserve">. </w:t>
      </w:r>
      <w:r w:rsidR="00887A0F">
        <w:t>Validation</w:t>
      </w:r>
      <w:r w:rsidR="00466795">
        <w:t xml:space="preserve"> </w:t>
      </w:r>
      <w:r w:rsidR="00887A0F">
        <w:t>a</w:t>
      </w:r>
      <w:r w:rsidR="00D25F77">
        <w:t>ccuracy</w:t>
      </w:r>
      <w:r w:rsidR="00466795">
        <w:t xml:space="preserve"> </w:t>
      </w:r>
      <w:r w:rsidR="007D53DF">
        <w:t xml:space="preserve">is </w:t>
      </w:r>
      <w:r w:rsidR="00D25F77">
        <w:t xml:space="preserve">the highest one </w:t>
      </w:r>
      <w:r>
        <w:t xml:space="preserve">achieved </w:t>
      </w:r>
      <w:r w:rsidR="00D25F77">
        <w:t xml:space="preserve">during </w:t>
      </w:r>
      <w:r>
        <w:t>hyperparameter tuning</w:t>
      </w:r>
      <w:r w:rsidR="00F537DA">
        <w:t xml:space="preserve">. </w:t>
      </w:r>
      <w:r w:rsidR="00DD4273">
        <w:t xml:space="preserve">We </w:t>
      </w:r>
      <w:r w:rsidR="00174536">
        <w:t xml:space="preserve">then </w:t>
      </w:r>
      <w:r w:rsidR="00DD4273">
        <w:t>use the corresponding t</w:t>
      </w:r>
      <w:r w:rsidR="00F537DA">
        <w:t>est accuracy.</w:t>
      </w:r>
      <w:r w:rsidR="007A59D3">
        <w:rPr>
          <w:rFonts w:eastAsiaTheme="minorEastAsia" w:hint="eastAsia"/>
          <w:lang w:eastAsia="zh-CN"/>
        </w:rPr>
        <w:t xml:space="preserve"> </w:t>
      </w:r>
      <w:r w:rsidR="007A59D3">
        <w:rPr>
          <w:rFonts w:eastAsiaTheme="minorEastAsia"/>
          <w:lang w:eastAsia="zh-CN"/>
        </w:rPr>
        <w:t>T</w:t>
      </w:r>
      <w:r w:rsidR="000D4D72">
        <w:t xml:space="preserve">here is slightly overfit </w:t>
      </w:r>
      <w:r w:rsidR="008475A2">
        <w:t xml:space="preserve">for all three </w:t>
      </w:r>
      <w:r w:rsidR="00486FE5">
        <w:t>models</w:t>
      </w:r>
      <w:r w:rsidR="008475A2">
        <w:t>.</w:t>
      </w:r>
      <w:r w:rsidR="002F6052">
        <w:t xml:space="preserve"> </w:t>
      </w:r>
      <w:r w:rsidR="00C05B17">
        <w:t>However</w:t>
      </w:r>
      <w:r w:rsidR="002F6052">
        <w:t xml:space="preserve">, the more frames we have, </w:t>
      </w:r>
      <w:r w:rsidR="00B33E4A">
        <w:t xml:space="preserve">the less </w:t>
      </w:r>
      <w:r w:rsidR="0073729D">
        <w:t>our model will overfit</w:t>
      </w:r>
      <w:r w:rsidR="00B33E4A">
        <w:t xml:space="preserve"> and the </w:t>
      </w:r>
      <w:r w:rsidR="0073729D">
        <w:t>higher the accuracy</w:t>
      </w:r>
      <w:r w:rsidR="00B33E4A">
        <w:t>.</w:t>
      </w:r>
      <w:r w:rsidR="00F537DA">
        <w:t xml:space="preserve">  </w:t>
      </w:r>
    </w:p>
    <w:p w:rsidR="00FA0584" w:rsidRDefault="00301414" w:rsidP="00BA3B4A">
      <w:pPr>
        <w:spacing w:afterLines="50" w:after="120"/>
        <w:ind w:firstLine="204"/>
        <w:jc w:val="both"/>
      </w:pPr>
      <w:r>
        <w:t>The</w:t>
      </w:r>
      <w:r w:rsidR="00FF12AD">
        <w:t xml:space="preserve"> confusion matrix </w:t>
      </w:r>
      <w:r>
        <w:t>for different late fusion models are shown in Figure 7, 8 and 9</w:t>
      </w:r>
      <w:r w:rsidR="000C5621">
        <w:t xml:space="preserve"> to compare </w:t>
      </w:r>
      <w:r w:rsidR="00467F35">
        <w:t xml:space="preserve">which </w:t>
      </w:r>
      <w:r w:rsidR="005A2187">
        <w:t>class</w:t>
      </w:r>
      <w:r w:rsidR="00576E12">
        <w:t>es</w:t>
      </w:r>
      <w:r w:rsidR="006C73A4">
        <w:t xml:space="preserve"> </w:t>
      </w:r>
      <w:r w:rsidR="00576E12">
        <w:t>are</w:t>
      </w:r>
      <w:r w:rsidR="00A208A6">
        <w:t xml:space="preserve"> more likely</w:t>
      </w:r>
      <w:r w:rsidR="006C73A4">
        <w:t xml:space="preserve"> to be confused with </w:t>
      </w:r>
      <w:r w:rsidR="00576E12">
        <w:t>each other by the model</w:t>
      </w:r>
      <w:r w:rsidR="006C73A4">
        <w:t>.</w:t>
      </w:r>
      <w:r w:rsidR="00C75E7B">
        <w:rPr>
          <w:rFonts w:eastAsiaTheme="minorEastAsia" w:hint="eastAsia"/>
          <w:lang w:eastAsia="zh-CN"/>
        </w:rPr>
        <w:t xml:space="preserve"> </w:t>
      </w:r>
      <w:r w:rsidR="006E337A">
        <w:t>1</w:t>
      </w:r>
      <w:r w:rsidR="00C75E7B">
        <w:t>-</w:t>
      </w:r>
      <w:r w:rsidR="006E337A">
        <w:t xml:space="preserve">frame </w:t>
      </w:r>
      <w:r w:rsidR="00C75E7B">
        <w:t xml:space="preserve">late fusion </w:t>
      </w:r>
      <w:r w:rsidR="006E337A">
        <w:t>does not have enough in</w:t>
      </w:r>
      <w:r w:rsidR="00C75E7B">
        <w:t xml:space="preserve">formation for video prediction and </w:t>
      </w:r>
      <w:r w:rsidR="002D28B4">
        <w:t>predict</w:t>
      </w:r>
      <w:r w:rsidR="002942E7">
        <w:t>s</w:t>
      </w:r>
      <w:r w:rsidR="002D28B4">
        <w:t xml:space="preserve"> all cases to be one label.</w:t>
      </w:r>
      <w:r w:rsidR="00D07C99">
        <w:t xml:space="preserve"> 3-frame model</w:t>
      </w:r>
      <w:r w:rsidR="002942E7">
        <w:t xml:space="preserve"> </w:t>
      </w:r>
      <w:r w:rsidR="00C75E7B">
        <w:t>yield</w:t>
      </w:r>
      <w:r w:rsidR="00D07C99">
        <w:t>s</w:t>
      </w:r>
      <w:r w:rsidR="00896EA7">
        <w:t xml:space="preserve"> a better result while get </w:t>
      </w:r>
      <w:r w:rsidR="005C030C">
        <w:t xml:space="preserve">confused </w:t>
      </w:r>
      <w:r w:rsidR="009B572A">
        <w:t xml:space="preserve">between </w:t>
      </w:r>
      <w:r w:rsidR="00F81F6F">
        <w:t xml:space="preserve">0 remove and </w:t>
      </w:r>
      <w:r w:rsidR="00A440B1">
        <w:t xml:space="preserve">1 add as well as </w:t>
      </w:r>
      <w:r w:rsidR="00FB4D29">
        <w:t xml:space="preserve">0 add and </w:t>
      </w:r>
      <w:r w:rsidR="000815D1">
        <w:t xml:space="preserve">1 remove. </w:t>
      </w:r>
      <w:r w:rsidR="000171D9">
        <w:t>5</w:t>
      </w:r>
      <w:r w:rsidR="00D07C99">
        <w:t>-frame model</w:t>
      </w:r>
      <w:r w:rsidR="000171D9">
        <w:t xml:space="preserve"> </w:t>
      </w:r>
      <w:r w:rsidR="00E800DC">
        <w:t>achieves</w:t>
      </w:r>
      <w:r w:rsidR="000171D9">
        <w:t xml:space="preserve"> the highest accuracy of </w:t>
      </w:r>
      <w:r w:rsidR="00573315">
        <w:t xml:space="preserve">98%. This </w:t>
      </w:r>
      <w:r w:rsidR="0021444A">
        <w:t>demonstrates the benefits of having more frames</w:t>
      </w:r>
      <w:r w:rsidR="00A7242C">
        <w:t xml:space="preserve"> for </w:t>
      </w:r>
      <w:r w:rsidR="0021444A">
        <w:t xml:space="preserve">our </w:t>
      </w:r>
      <w:r w:rsidR="00A7242C">
        <w:t>video classification</w:t>
      </w:r>
      <w:r w:rsidR="0021444A">
        <w:t xml:space="preserve"> problem</w:t>
      </w:r>
      <w:r w:rsidR="00A7242C">
        <w:t>. However, it takes longer time to train</w:t>
      </w:r>
      <w:r w:rsidR="006D0F72">
        <w:t xml:space="preserve"> with more frames</w:t>
      </w:r>
      <w:r w:rsidR="00A7242C">
        <w:t xml:space="preserve"> due to </w:t>
      </w:r>
      <w:r w:rsidR="0007716E">
        <w:t xml:space="preserve">more parameters. Therefore, we need to </w:t>
      </w:r>
      <w:r w:rsidR="00050A15">
        <w:t>select</w:t>
      </w:r>
      <w:r w:rsidR="0057278E">
        <w:t xml:space="preserve"> the best frame</w:t>
      </w:r>
      <w:r w:rsidR="00050A15">
        <w:t xml:space="preserve"> rate for video clas</w:t>
      </w:r>
      <w:r w:rsidR="00050A15">
        <w:t xml:space="preserve">sification by late fusion </w:t>
      </w:r>
      <w:r w:rsidR="0007716E">
        <w:t xml:space="preserve">based on </w:t>
      </w:r>
      <w:r w:rsidR="006D0F72">
        <w:t>desired</w:t>
      </w:r>
      <w:r w:rsidR="004C67C8">
        <w:t xml:space="preserve"> accuracy </w:t>
      </w:r>
      <w:r w:rsidR="0057278E">
        <w:t>and</w:t>
      </w:r>
      <w:r w:rsidR="004C67C8">
        <w:t xml:space="preserve"> </w:t>
      </w:r>
      <w:r w:rsidR="006D0F72">
        <w:t>computational</w:t>
      </w:r>
      <w:r w:rsidR="00050A15">
        <w:t xml:space="preserve"> resource.</w:t>
      </w:r>
    </w:p>
    <w:p w:rsidR="00467BE8" w:rsidRDefault="00991153" w:rsidP="00FA0584">
      <w:pPr>
        <w:jc w:val="center"/>
      </w:pPr>
      <w:r>
        <w:rPr>
          <w:noProof/>
          <w:lang w:eastAsia="zh-CN"/>
        </w:rPr>
        <w:drawing>
          <wp:inline distT="0" distB="0" distL="0" distR="0">
            <wp:extent cx="2880000" cy="2406207"/>
            <wp:effectExtent l="0" t="0" r="0" b="0"/>
            <wp:docPr id="8" name="Picture 8" descr="C:\Users\kongl\AppData\Local\Microsoft\Windows\INetCache\Content.Word\1 Frame Confusion Matrix 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Confusion Matrix Another.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406207"/>
                    </a:xfrm>
                    <a:prstGeom prst="rect">
                      <a:avLst/>
                    </a:prstGeom>
                    <a:noFill/>
                    <a:ln>
                      <a:noFill/>
                    </a:ln>
                  </pic:spPr>
                </pic:pic>
              </a:graphicData>
            </a:graphic>
          </wp:inline>
        </w:drawing>
      </w:r>
    </w:p>
    <w:p w:rsidR="0062591F" w:rsidRDefault="00467BE8" w:rsidP="0062591F">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6427F0">
        <w:rPr>
          <w:rFonts w:ascii="Times New Roman" w:hAnsi="Times New Roman" w:cs="Times New Roman"/>
          <w:noProof/>
          <w:sz w:val="18"/>
          <w:szCs w:val="18"/>
        </w:rPr>
        <w:t>7</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492659">
        <w:rPr>
          <w:rFonts w:ascii="Times New Roman" w:hAnsi="Times New Roman" w:cs="Times New Roman"/>
          <w:sz w:val="18"/>
          <w:szCs w:val="18"/>
        </w:rPr>
        <w:t xml:space="preserve"> Confusion matrix for 1-f</w:t>
      </w:r>
      <w:r w:rsidRPr="00FA0584">
        <w:rPr>
          <w:rFonts w:ascii="Times New Roman" w:hAnsi="Times New Roman" w:cs="Times New Roman"/>
          <w:sz w:val="18"/>
          <w:szCs w:val="18"/>
        </w:rPr>
        <w:t xml:space="preserve">rame </w:t>
      </w:r>
      <w:r w:rsidR="00492659">
        <w:rPr>
          <w:rFonts w:ascii="Times New Roman" w:hAnsi="Times New Roman" w:cs="Times New Roman"/>
          <w:sz w:val="18"/>
          <w:szCs w:val="18"/>
        </w:rPr>
        <w:t>late fusion</w:t>
      </w:r>
    </w:p>
    <w:p w:rsidR="00467BE8" w:rsidRPr="008B68D7" w:rsidRDefault="00991153" w:rsidP="008B68D7">
      <w:pPr>
        <w:pStyle w:val="Caption"/>
        <w:jc w:val="center"/>
        <w:rPr>
          <w:rFonts w:ascii="Times New Roman" w:hAnsi="Times New Roman" w:cs="Times New Roman"/>
          <w:sz w:val="18"/>
          <w:szCs w:val="18"/>
        </w:rPr>
      </w:pPr>
      <w:r>
        <w:rPr>
          <w:noProof/>
          <w:lang w:eastAsia="zh-CN"/>
        </w:rPr>
        <w:drawing>
          <wp:inline distT="0" distB="0" distL="0" distR="0">
            <wp:extent cx="2880000" cy="2406207"/>
            <wp:effectExtent l="0" t="0" r="0" b="0"/>
            <wp:docPr id="9" name="Picture 9" descr="C:\Users\kongl\AppData\Local\Microsoft\Windows\INetCache\Content.Word\3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ongl\AppData\Local\Microsoft\Windows\INetCache\Content.Word\3 Frame Confusion Matrix.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2406207"/>
                    </a:xfrm>
                    <a:prstGeom prst="rect">
                      <a:avLst/>
                    </a:prstGeom>
                    <a:noFill/>
                    <a:ln>
                      <a:noFill/>
                    </a:ln>
                  </pic:spPr>
                </pic:pic>
              </a:graphicData>
            </a:graphic>
          </wp:inline>
        </w:drawing>
      </w:r>
    </w:p>
    <w:p w:rsidR="00174536" w:rsidRDefault="00467BE8" w:rsidP="00E265C4">
      <w:pPr>
        <w:pStyle w:val="Caption"/>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6427F0">
        <w:rPr>
          <w:rFonts w:ascii="Times New Roman" w:hAnsi="Times New Roman" w:cs="Times New Roman"/>
          <w:noProof/>
          <w:sz w:val="18"/>
          <w:szCs w:val="18"/>
        </w:rPr>
        <w:t>8</w:t>
      </w:r>
      <w:r w:rsidR="001F7C1E" w:rsidRPr="00FA0584">
        <w:rPr>
          <w:rFonts w:ascii="Times New Roman" w:hAnsi="Times New Roman" w:cs="Times New Roman"/>
          <w:noProof/>
          <w:sz w:val="18"/>
          <w:szCs w:val="18"/>
        </w:rPr>
        <w:fldChar w:fldCharType="end"/>
      </w:r>
      <w:r w:rsidR="00746470">
        <w:rPr>
          <w:rFonts w:ascii="Times New Roman" w:hAnsi="Times New Roman" w:cs="Times New Roman"/>
          <w:noProof/>
          <w:sz w:val="18"/>
          <w:szCs w:val="18"/>
        </w:rPr>
        <w:t>:</w:t>
      </w:r>
      <w:r w:rsidR="00DB3304">
        <w:rPr>
          <w:rFonts w:ascii="Times New Roman" w:hAnsi="Times New Roman" w:cs="Times New Roman"/>
          <w:sz w:val="18"/>
          <w:szCs w:val="18"/>
        </w:rPr>
        <w:t xml:space="preserve"> Confusion matrix for 3-f</w:t>
      </w:r>
      <w:r w:rsidRPr="00FA0584">
        <w:rPr>
          <w:rFonts w:ascii="Times New Roman" w:hAnsi="Times New Roman" w:cs="Times New Roman"/>
          <w:sz w:val="18"/>
          <w:szCs w:val="18"/>
        </w:rPr>
        <w:t xml:space="preserve">rame </w:t>
      </w:r>
      <w:r w:rsidR="00DB3304">
        <w:rPr>
          <w:rFonts w:ascii="Times New Roman" w:hAnsi="Times New Roman" w:cs="Times New Roman"/>
          <w:sz w:val="18"/>
          <w:szCs w:val="18"/>
        </w:rPr>
        <w:t>late fusion</w:t>
      </w:r>
    </w:p>
    <w:p w:rsidR="00467BE8" w:rsidRPr="00E265C4" w:rsidRDefault="00991153" w:rsidP="00E265C4">
      <w:pPr>
        <w:pStyle w:val="Caption"/>
        <w:jc w:val="center"/>
        <w:rPr>
          <w:rFonts w:ascii="Times New Roman" w:hAnsi="Times New Roman" w:cs="Times New Roman"/>
          <w:sz w:val="18"/>
          <w:szCs w:val="18"/>
        </w:rPr>
      </w:pPr>
      <w:r>
        <w:rPr>
          <w:noProof/>
          <w:lang w:eastAsia="zh-CN"/>
        </w:rPr>
        <w:lastRenderedPageBreak/>
        <w:drawing>
          <wp:inline distT="0" distB="0" distL="0" distR="0">
            <wp:extent cx="2880000" cy="2406206"/>
            <wp:effectExtent l="0" t="0" r="0" b="0"/>
            <wp:docPr id="11" name="Picture 11" descr="C:\Users\kongl\AppData\Local\Microsoft\Windows\INetCache\Content.Word\5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ongl\AppData\Local\Microsoft\Windows\INetCache\Content.Word\5 Frame Confusion Matrix.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406206"/>
                    </a:xfrm>
                    <a:prstGeom prst="rect">
                      <a:avLst/>
                    </a:prstGeom>
                    <a:noFill/>
                    <a:ln>
                      <a:noFill/>
                    </a:ln>
                  </pic:spPr>
                </pic:pic>
              </a:graphicData>
            </a:graphic>
          </wp:inline>
        </w:drawing>
      </w:r>
    </w:p>
    <w:p w:rsidR="009A0F94" w:rsidRPr="00E265C4" w:rsidRDefault="00467BE8" w:rsidP="00E265C4">
      <w:pPr>
        <w:pStyle w:val="Caption"/>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6427F0">
        <w:rPr>
          <w:rFonts w:ascii="Times New Roman" w:hAnsi="Times New Roman" w:cs="Times New Roman"/>
          <w:noProof/>
          <w:sz w:val="18"/>
          <w:szCs w:val="18"/>
        </w:rPr>
        <w:t>9</w:t>
      </w:r>
      <w:r w:rsidR="001F7C1E" w:rsidRPr="00FA0584">
        <w:rPr>
          <w:rFonts w:ascii="Times New Roman" w:hAnsi="Times New Roman" w:cs="Times New Roman"/>
          <w:noProof/>
          <w:sz w:val="18"/>
          <w:szCs w:val="18"/>
        </w:rPr>
        <w:fldChar w:fldCharType="end"/>
      </w:r>
      <w:r w:rsidR="00851B00">
        <w:rPr>
          <w:rFonts w:ascii="Times New Roman" w:hAnsi="Times New Roman" w:cs="Times New Roman"/>
          <w:noProof/>
          <w:sz w:val="18"/>
          <w:szCs w:val="18"/>
        </w:rPr>
        <w:t>:</w:t>
      </w:r>
      <w:r w:rsidR="007F1985">
        <w:rPr>
          <w:rFonts w:ascii="Times New Roman" w:hAnsi="Times New Roman" w:cs="Times New Roman"/>
          <w:sz w:val="18"/>
          <w:szCs w:val="18"/>
        </w:rPr>
        <w:t xml:space="preserve"> Confusion matrix for 5-f</w:t>
      </w:r>
      <w:r w:rsidRPr="00FA0584">
        <w:rPr>
          <w:rFonts w:ascii="Times New Roman" w:hAnsi="Times New Roman" w:cs="Times New Roman"/>
          <w:sz w:val="18"/>
          <w:szCs w:val="18"/>
        </w:rPr>
        <w:t xml:space="preserve">rame </w:t>
      </w:r>
      <w:r w:rsidR="007F1985">
        <w:rPr>
          <w:rFonts w:ascii="Times New Roman" w:hAnsi="Times New Roman" w:cs="Times New Roman"/>
          <w:sz w:val="18"/>
          <w:szCs w:val="18"/>
        </w:rPr>
        <w:t>late fusion</w:t>
      </w:r>
    </w:p>
    <w:p w:rsidR="00B44AA8" w:rsidRPr="006120E1" w:rsidRDefault="00B44AA8"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BD28A4">
        <w:rPr>
          <w:rFonts w:eastAsiaTheme="minorEastAsia"/>
          <w:b/>
          <w:lang w:eastAsia="zh-CN"/>
        </w:rPr>
        <w:t>2</w:t>
      </w:r>
      <w:r w:rsidRPr="00522B24">
        <w:rPr>
          <w:rFonts w:eastAsiaTheme="minorEastAsia"/>
          <w:b/>
          <w:lang w:eastAsia="zh-CN"/>
        </w:rPr>
        <w:t xml:space="preserve"> </w:t>
      </w:r>
      <w:r w:rsidR="00D33FB4">
        <w:rPr>
          <w:rFonts w:eastAsiaTheme="minorEastAsia"/>
          <w:b/>
          <w:lang w:eastAsia="zh-CN"/>
        </w:rPr>
        <w:t>C3D</w:t>
      </w:r>
      <w:r w:rsidR="003F2999">
        <w:rPr>
          <w:rFonts w:eastAsiaTheme="minorEastAsia"/>
          <w:b/>
          <w:lang w:eastAsia="zh-CN"/>
        </w:rPr>
        <w:t xml:space="preserve"> experiment and r</w:t>
      </w:r>
      <w:r>
        <w:rPr>
          <w:rFonts w:eastAsiaTheme="minorEastAsia"/>
          <w:b/>
          <w:lang w:eastAsia="zh-CN"/>
        </w:rPr>
        <w:t>esult</w:t>
      </w:r>
      <w:r w:rsidR="003F2999">
        <w:rPr>
          <w:rFonts w:eastAsiaTheme="minorEastAsia"/>
          <w:b/>
          <w:lang w:eastAsia="zh-CN"/>
        </w:rPr>
        <w:t>s</w:t>
      </w:r>
    </w:p>
    <w:p w:rsidR="001E2AD0" w:rsidRDefault="000066ED" w:rsidP="00467BBF">
      <w:pPr>
        <w:ind w:firstLine="202"/>
        <w:jc w:val="both"/>
      </w:pPr>
      <w:r>
        <w:t xml:space="preserve">We </w:t>
      </w:r>
      <w:r w:rsidR="00BB3435">
        <w:t>first load</w:t>
      </w:r>
      <w:r>
        <w:t xml:space="preserve"> the pretrained C3D model up to the second fully connected layer. </w:t>
      </w:r>
      <w:r w:rsidR="00BB3435">
        <w:t>In the first 100 iterations, we only train</w:t>
      </w:r>
      <w:r w:rsidR="00C85D34">
        <w:t xml:space="preserve"> the output layer on our own dataset. In the next 500 iterations, we train the full model in order to allow the model to extract features specific to our dataset.</w:t>
      </w:r>
      <w:r w:rsidR="001E2AD0">
        <w:t xml:space="preserve"> We used a minibatch of 30 video clips for each iteration, a training rate of 0.01 for training the output layer, and another training rate of 0.003 for training the entire model.</w:t>
      </w:r>
      <w:r w:rsidR="00E248A1">
        <w:t xml:space="preserve"> A regularization strength of 0.0005 is applied to every parameter to avoid overfitting</w:t>
      </w:r>
      <w:r w:rsidR="000B5C40">
        <w:t>.</w:t>
      </w:r>
    </w:p>
    <w:p w:rsidR="00F15215" w:rsidRPr="00F15215" w:rsidRDefault="009F058B" w:rsidP="00F15215">
      <w:pPr>
        <w:ind w:firstLine="202"/>
        <w:jc w:val="both"/>
        <w:rPr>
          <w:rFonts w:eastAsiaTheme="minorEastAsia" w:hint="eastAsia"/>
          <w:lang w:eastAsia="zh-CN"/>
        </w:rPr>
      </w:pPr>
      <w:r>
        <w:t>The history of training accuracy of an example run is shown in Figure 11.</w:t>
      </w:r>
      <w:r w:rsidR="00606CE2">
        <w:t xml:space="preserve"> Similar to the situation of late fusion, the training accuracy barely increases when only the output layer is trained but increases significantly when the entire model is trained. </w:t>
      </w:r>
      <w:r w:rsidR="00F138AF">
        <w:t>Due to our relatively small dataset, the training accuracy can easily reach 100%.</w:t>
      </w:r>
      <w:r w:rsidR="00F15215">
        <w:rPr>
          <w:rFonts w:eastAsiaTheme="minorEastAsia" w:hint="eastAsia"/>
          <w:lang w:eastAsia="zh-CN"/>
        </w:rPr>
        <w:t xml:space="preserve"> </w:t>
      </w:r>
      <w:r w:rsidR="00ED748E">
        <w:rPr>
          <w:rFonts w:eastAsiaTheme="minorEastAsia"/>
          <w:lang w:eastAsia="zh-CN"/>
        </w:rPr>
        <w:t xml:space="preserve">Table 2 shows that both </w:t>
      </w:r>
      <w:r w:rsidR="00F15215">
        <w:rPr>
          <w:rFonts w:eastAsiaTheme="minorEastAsia"/>
          <w:lang w:eastAsia="zh-CN"/>
        </w:rPr>
        <w:t>validation and test accuracies match the training accuracy s</w:t>
      </w:r>
      <w:r w:rsidR="00ED748E">
        <w:rPr>
          <w:rFonts w:eastAsiaTheme="minorEastAsia"/>
          <w:lang w:eastAsia="zh-CN"/>
        </w:rPr>
        <w:t>o there is not much overfitting</w:t>
      </w:r>
      <w:r w:rsidR="009C26BA">
        <w:rPr>
          <w:rFonts w:eastAsiaTheme="minorEastAsia"/>
          <w:lang w:eastAsia="zh-CN"/>
        </w:rPr>
        <w:t>.</w:t>
      </w:r>
    </w:p>
    <w:p w:rsidR="00AA3F68" w:rsidRDefault="00AA3F68" w:rsidP="001E2AD0">
      <w:pPr>
        <w:jc w:val="center"/>
      </w:pPr>
      <w:r>
        <w:rPr>
          <w:noProof/>
          <w:lang w:eastAsia="zh-CN"/>
        </w:rPr>
        <w:drawing>
          <wp:inline distT="0" distB="0" distL="0" distR="0">
            <wp:extent cx="2743766" cy="1817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ining accuracy (lr1=0.01, lr2=0.003, batch=30, out=100, max=60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766" cy="1817300"/>
                    </a:xfrm>
                    <a:prstGeom prst="rect">
                      <a:avLst/>
                    </a:prstGeom>
                  </pic:spPr>
                </pic:pic>
              </a:graphicData>
            </a:graphic>
          </wp:inline>
        </w:drawing>
      </w:r>
    </w:p>
    <w:p w:rsidR="009F058B" w:rsidRDefault="00AA3F68" w:rsidP="007307E1">
      <w:pPr>
        <w:pStyle w:val="Caption"/>
        <w:spacing w:afterLines="50" w:after="120"/>
        <w:jc w:val="center"/>
        <w:rPr>
          <w:rFonts w:ascii="Times New Roman" w:hAnsi="Times New Roman" w:cs="Times New Roman"/>
          <w:sz w:val="18"/>
          <w:szCs w:val="18"/>
        </w:rPr>
      </w:pPr>
      <w:r w:rsidRPr="00606CE2">
        <w:rPr>
          <w:rFonts w:ascii="Times New Roman" w:hAnsi="Times New Roman" w:cs="Times New Roman"/>
          <w:sz w:val="18"/>
          <w:szCs w:val="18"/>
        </w:rPr>
        <w:t xml:space="preserve">Figure </w:t>
      </w:r>
      <w:r w:rsidRPr="00606CE2">
        <w:rPr>
          <w:rFonts w:ascii="Times New Roman" w:hAnsi="Times New Roman" w:cs="Times New Roman"/>
          <w:sz w:val="18"/>
          <w:szCs w:val="18"/>
        </w:rPr>
        <w:fldChar w:fldCharType="begin"/>
      </w:r>
      <w:r w:rsidRPr="00606CE2">
        <w:rPr>
          <w:rFonts w:ascii="Times New Roman" w:hAnsi="Times New Roman" w:cs="Times New Roman"/>
          <w:sz w:val="18"/>
          <w:szCs w:val="18"/>
        </w:rPr>
        <w:instrText xml:space="preserve"> SEQ Figure \* ARABIC </w:instrText>
      </w:r>
      <w:r w:rsidRPr="00606CE2">
        <w:rPr>
          <w:rFonts w:ascii="Times New Roman" w:hAnsi="Times New Roman" w:cs="Times New Roman"/>
          <w:sz w:val="18"/>
          <w:szCs w:val="18"/>
        </w:rPr>
        <w:fldChar w:fldCharType="separate"/>
      </w:r>
      <w:r w:rsidR="006427F0">
        <w:rPr>
          <w:rFonts w:ascii="Times New Roman" w:hAnsi="Times New Roman" w:cs="Times New Roman"/>
          <w:noProof/>
          <w:sz w:val="18"/>
          <w:szCs w:val="18"/>
        </w:rPr>
        <w:t>10</w:t>
      </w:r>
      <w:r w:rsidRPr="00606CE2">
        <w:rPr>
          <w:rFonts w:ascii="Times New Roman" w:hAnsi="Times New Roman" w:cs="Times New Roman"/>
          <w:sz w:val="18"/>
          <w:szCs w:val="18"/>
        </w:rPr>
        <w:fldChar w:fldCharType="end"/>
      </w:r>
      <w:r w:rsidRPr="00606CE2">
        <w:rPr>
          <w:rFonts w:ascii="Times New Roman" w:hAnsi="Times New Roman" w:cs="Times New Roman"/>
          <w:sz w:val="18"/>
          <w:szCs w:val="18"/>
        </w:rPr>
        <w:t>: Training accuracy vs. iterations</w:t>
      </w:r>
    </w:p>
    <w:p w:rsidR="00C72F8A" w:rsidRPr="00A045F9" w:rsidRDefault="00C72F8A" w:rsidP="00A045F9">
      <w:pPr>
        <w:ind w:firstLine="202"/>
        <w:jc w:val="both"/>
        <w:rPr>
          <w:rFonts w:eastAsiaTheme="minorEastAsia"/>
          <w:lang w:eastAsia="zh-CN"/>
        </w:rPr>
      </w:pPr>
      <w:r>
        <w:t xml:space="preserve">The confusion matrix shown in Figure 12 demonstrates a good performance of the C3D model. The three mistakes the model makes also make sense: it confuses adding </w:t>
      </w:r>
      <w:r>
        <w:t>nothing with adding one item, and removing nothing and removing 1 item. This is mainly because the model is mainly tracking the hand as shown in the saliency maps in Figure 12. It will be a lot more difficult to detect whether there is an object held in the hand. Therefore, sometimes the model could misclassify whether there is an item involved in an action or not.</w:t>
      </w:r>
    </w:p>
    <w:p w:rsidR="008B68D7" w:rsidRPr="00007D66" w:rsidRDefault="008B68D7" w:rsidP="007307E1">
      <w:pPr>
        <w:pStyle w:val="Caption"/>
        <w:keepNext/>
        <w:spacing w:beforeLines="50" w:before="120"/>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3C4A51">
        <w:rPr>
          <w:rFonts w:ascii="Times New Roman" w:hAnsi="Times New Roman" w:cs="Times New Roman"/>
          <w:noProof/>
          <w:sz w:val="18"/>
          <w:szCs w:val="18"/>
        </w:rPr>
        <w:t>2</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3C4A51">
        <w:rPr>
          <w:rFonts w:ascii="Times New Roman" w:hAnsi="Times New Roman" w:cs="Times New Roman"/>
          <w:sz w:val="18"/>
          <w:szCs w:val="18"/>
        </w:rPr>
        <w:t>C3D</w:t>
      </w:r>
      <w:r>
        <w:rPr>
          <w:rFonts w:ascii="Times New Roman" w:hAnsi="Times New Roman" w:cs="Times New Roman"/>
          <w:sz w:val="18"/>
          <w:szCs w:val="18"/>
        </w:rPr>
        <w:t xml:space="preserve"> a</w:t>
      </w:r>
      <w:r w:rsidRPr="00007D66">
        <w:rPr>
          <w:rFonts w:ascii="Times New Roman" w:hAnsi="Times New Roman" w:cs="Times New Roman"/>
          <w:sz w:val="18"/>
          <w:szCs w:val="18"/>
        </w:rPr>
        <w:t>ccuracy</w:t>
      </w:r>
    </w:p>
    <w:tbl>
      <w:tblPr>
        <w:tblStyle w:val="TableGrid"/>
        <w:tblW w:w="0" w:type="auto"/>
        <w:jc w:val="center"/>
        <w:tblLook w:val="04A0" w:firstRow="1" w:lastRow="0" w:firstColumn="1" w:lastColumn="0" w:noHBand="0" w:noVBand="1"/>
      </w:tblPr>
      <w:tblGrid>
        <w:gridCol w:w="1061"/>
        <w:gridCol w:w="955"/>
      </w:tblGrid>
      <w:tr w:rsidR="003C4A51" w:rsidTr="00CB59F3">
        <w:trPr>
          <w:jc w:val="center"/>
        </w:trPr>
        <w:tc>
          <w:tcPr>
            <w:tcW w:w="0" w:type="auto"/>
            <w:vAlign w:val="center"/>
          </w:tcPr>
          <w:p w:rsidR="003C4A51" w:rsidRDefault="003C4A51" w:rsidP="00CB59F3">
            <w:pPr>
              <w:ind w:firstLine="202"/>
              <w:jc w:val="center"/>
            </w:pPr>
          </w:p>
        </w:tc>
        <w:tc>
          <w:tcPr>
            <w:tcW w:w="0" w:type="auto"/>
            <w:vAlign w:val="center"/>
          </w:tcPr>
          <w:p w:rsidR="003C4A51" w:rsidRDefault="003C4A51" w:rsidP="00CB59F3">
            <w:pPr>
              <w:jc w:val="center"/>
            </w:pPr>
            <w:r>
              <w:t>5 Frames</w:t>
            </w:r>
          </w:p>
        </w:tc>
      </w:tr>
      <w:tr w:rsidR="003C4A51" w:rsidTr="00CB59F3">
        <w:trPr>
          <w:jc w:val="center"/>
        </w:trPr>
        <w:tc>
          <w:tcPr>
            <w:tcW w:w="0" w:type="auto"/>
            <w:vAlign w:val="center"/>
          </w:tcPr>
          <w:p w:rsidR="003C4A51" w:rsidRDefault="003C4A51" w:rsidP="00CB59F3">
            <w:pPr>
              <w:jc w:val="center"/>
            </w:pPr>
            <w:r>
              <w:t>Training</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Validation</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Test</w:t>
            </w:r>
          </w:p>
        </w:tc>
        <w:tc>
          <w:tcPr>
            <w:tcW w:w="0" w:type="auto"/>
            <w:vAlign w:val="center"/>
          </w:tcPr>
          <w:p w:rsidR="003C4A51" w:rsidRDefault="003C4A51" w:rsidP="00CB59F3">
            <w:pPr>
              <w:jc w:val="center"/>
            </w:pPr>
            <w:r>
              <w:t>0.98</w:t>
            </w:r>
          </w:p>
        </w:tc>
      </w:tr>
    </w:tbl>
    <w:p w:rsidR="006427F0" w:rsidRDefault="006427F0" w:rsidP="006427F0">
      <w:pPr>
        <w:keepNext/>
        <w:jc w:val="center"/>
      </w:pPr>
      <w:r>
        <w:rPr>
          <w:noProof/>
          <w:lang w:eastAsia="zh-CN"/>
        </w:rPr>
        <w:drawing>
          <wp:inline distT="0" distB="0" distL="0" distR="0">
            <wp:extent cx="2880000" cy="211074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_matrix.png"/>
                    <pic:cNvPicPr/>
                  </pic:nvPicPr>
                  <pic:blipFill rotWithShape="1">
                    <a:blip r:embed="rId20">
                      <a:extLst>
                        <a:ext uri="{28A0092B-C50C-407E-A947-70E740481C1C}">
                          <a14:useLocalDpi xmlns:a14="http://schemas.microsoft.com/office/drawing/2010/main" val="0"/>
                        </a:ext>
                      </a:extLst>
                    </a:blip>
                    <a:srcRect l="9790" t="8876" r="11909" b="5044"/>
                    <a:stretch/>
                  </pic:blipFill>
                  <pic:spPr bwMode="auto">
                    <a:xfrm>
                      <a:off x="0" y="0"/>
                      <a:ext cx="2880000" cy="2110748"/>
                    </a:xfrm>
                    <a:prstGeom prst="rect">
                      <a:avLst/>
                    </a:prstGeom>
                    <a:ln>
                      <a:noFill/>
                    </a:ln>
                    <a:extLst>
                      <a:ext uri="{53640926-AAD7-44D8-BBD7-CCE9431645EC}">
                        <a14:shadowObscured xmlns:a14="http://schemas.microsoft.com/office/drawing/2010/main"/>
                      </a:ext>
                    </a:extLst>
                  </pic:spPr>
                </pic:pic>
              </a:graphicData>
            </a:graphic>
          </wp:inline>
        </w:drawing>
      </w:r>
    </w:p>
    <w:p w:rsidR="006427F0" w:rsidRDefault="006427F0" w:rsidP="007307E1">
      <w:pPr>
        <w:pStyle w:val="Caption"/>
        <w:spacing w:afterLines="50" w:after="120"/>
        <w:jc w:val="center"/>
        <w:rPr>
          <w:rFonts w:ascii="Times New Roman" w:hAnsi="Times New Roman" w:cs="Times New Roman"/>
          <w:sz w:val="18"/>
          <w:szCs w:val="18"/>
        </w:rPr>
      </w:pPr>
      <w:r w:rsidRPr="006427F0">
        <w:rPr>
          <w:rFonts w:ascii="Times New Roman" w:hAnsi="Times New Roman" w:cs="Times New Roman"/>
          <w:sz w:val="18"/>
          <w:szCs w:val="18"/>
        </w:rPr>
        <w:t xml:space="preserve">Figure </w:t>
      </w:r>
      <w:r w:rsidRPr="006427F0">
        <w:rPr>
          <w:rFonts w:ascii="Times New Roman" w:hAnsi="Times New Roman" w:cs="Times New Roman"/>
          <w:sz w:val="18"/>
          <w:szCs w:val="18"/>
        </w:rPr>
        <w:fldChar w:fldCharType="begin"/>
      </w:r>
      <w:r w:rsidRPr="006427F0">
        <w:rPr>
          <w:rFonts w:ascii="Times New Roman" w:hAnsi="Times New Roman" w:cs="Times New Roman"/>
          <w:sz w:val="18"/>
          <w:szCs w:val="18"/>
        </w:rPr>
        <w:instrText xml:space="preserve"> SEQ Figure \* ARABIC </w:instrText>
      </w:r>
      <w:r w:rsidRPr="006427F0">
        <w:rPr>
          <w:rFonts w:ascii="Times New Roman" w:hAnsi="Times New Roman" w:cs="Times New Roman"/>
          <w:sz w:val="18"/>
          <w:szCs w:val="18"/>
        </w:rPr>
        <w:fldChar w:fldCharType="separate"/>
      </w:r>
      <w:r w:rsidR="00C72F8A">
        <w:rPr>
          <w:rFonts w:ascii="Times New Roman" w:hAnsi="Times New Roman" w:cs="Times New Roman"/>
          <w:noProof/>
          <w:sz w:val="18"/>
          <w:szCs w:val="18"/>
        </w:rPr>
        <w:t>11</w:t>
      </w:r>
      <w:r w:rsidRPr="006427F0">
        <w:rPr>
          <w:rFonts w:ascii="Times New Roman" w:hAnsi="Times New Roman" w:cs="Times New Roman"/>
          <w:sz w:val="18"/>
          <w:szCs w:val="18"/>
        </w:rPr>
        <w:fldChar w:fldCharType="end"/>
      </w:r>
      <w:r w:rsidRPr="006427F0">
        <w:rPr>
          <w:rFonts w:ascii="Times New Roman" w:hAnsi="Times New Roman" w:cs="Times New Roman"/>
          <w:sz w:val="18"/>
          <w:szCs w:val="18"/>
        </w:rPr>
        <w:t>: Confusion matrix for 5-frame C3D</w:t>
      </w:r>
    </w:p>
    <w:p w:rsidR="00A045F9" w:rsidRPr="007307E1" w:rsidRDefault="00A045F9" w:rsidP="00A045F9">
      <w:pPr>
        <w:ind w:firstLine="202"/>
        <w:jc w:val="both"/>
        <w:rPr>
          <w:rFonts w:eastAsiaTheme="minorEastAsia"/>
          <w:lang w:eastAsia="zh-CN"/>
        </w:rPr>
      </w:pPr>
      <w:r>
        <w:t xml:space="preserve">The </w:t>
      </w:r>
      <w:r w:rsidR="00D6072C">
        <w:t xml:space="preserve">saliency maps shown in Figure 12 demonstrates what the model is looking for during prediction. </w:t>
      </w:r>
      <w:r w:rsidR="00907E2D">
        <w:t>The hand and arm are always the focus of the model. In the top example, the hand is moving away from a top shelf, so the classification result is more sensitive to the pixels near where th</w:t>
      </w:r>
      <w:r w:rsidR="00447747">
        <w:t xml:space="preserve">e hand is. </w:t>
      </w:r>
      <w:r w:rsidR="00907E2D">
        <w:t xml:space="preserve">In the bottom example, </w:t>
      </w:r>
      <w:r w:rsidR="00447747">
        <w:t xml:space="preserve">the hand is moving away from a bottom shelf, so the middle bottom portion of the frames lights up in the saliency map. The last point to notice is that the middle frames have relatively smaller salient region for the model, suggesting that the information from the middle frames is not as useful as those from the start and end frames. We could potentially use fewer frames with C3D for this problem. However, this </w:t>
      </w:r>
      <w:r w:rsidR="003817A1">
        <w:t>is only</w:t>
      </w:r>
      <w:r w:rsidR="00447747">
        <w:t xml:space="preserve"> true if the sampled frames really represent the content of the video.</w:t>
      </w:r>
    </w:p>
    <w:p w:rsidR="00611E01" w:rsidRDefault="00611E01" w:rsidP="00611E01">
      <w:pPr>
        <w:jc w:val="center"/>
      </w:pPr>
      <w:r>
        <w:rPr>
          <w:noProof/>
          <w:lang w:eastAsia="zh-CN"/>
        </w:rPr>
        <w:lastRenderedPageBreak/>
        <w:drawing>
          <wp:inline distT="0" distB="0" distL="0" distR="0" wp14:anchorId="7EB06593" wp14:editId="5035AAF8">
            <wp:extent cx="2880000" cy="11723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ency map 2.png"/>
                    <pic:cNvPicPr/>
                  </pic:nvPicPr>
                  <pic:blipFill rotWithShape="1">
                    <a:blip r:embed="rId21">
                      <a:extLst>
                        <a:ext uri="{28A0092B-C50C-407E-A947-70E740481C1C}">
                          <a14:useLocalDpi xmlns:a14="http://schemas.microsoft.com/office/drawing/2010/main" val="0"/>
                        </a:ext>
                      </a:extLst>
                    </a:blip>
                    <a:srcRect l="3321" r="1" b="4845"/>
                    <a:stretch/>
                  </pic:blipFill>
                  <pic:spPr bwMode="auto">
                    <a:xfrm>
                      <a:off x="0" y="0"/>
                      <a:ext cx="2880000" cy="117236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5ECBB98" wp14:editId="55E58558">
            <wp:extent cx="2880000" cy="1180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liency map 1.png"/>
                    <pic:cNvPicPr/>
                  </pic:nvPicPr>
                  <pic:blipFill rotWithShape="1">
                    <a:blip r:embed="rId22">
                      <a:extLst>
                        <a:ext uri="{28A0092B-C50C-407E-A947-70E740481C1C}">
                          <a14:useLocalDpi xmlns:a14="http://schemas.microsoft.com/office/drawing/2010/main" val="0"/>
                        </a:ext>
                      </a:extLst>
                    </a:blip>
                    <a:srcRect l="3413" b="4240"/>
                    <a:stretch/>
                  </pic:blipFill>
                  <pic:spPr bwMode="auto">
                    <a:xfrm>
                      <a:off x="0" y="0"/>
                      <a:ext cx="2880000" cy="1180958"/>
                    </a:xfrm>
                    <a:prstGeom prst="rect">
                      <a:avLst/>
                    </a:prstGeom>
                    <a:ln>
                      <a:noFill/>
                    </a:ln>
                    <a:extLst>
                      <a:ext uri="{53640926-AAD7-44D8-BBD7-CCE9431645EC}">
                        <a14:shadowObscured xmlns:a14="http://schemas.microsoft.com/office/drawing/2010/main"/>
                      </a:ext>
                    </a:extLst>
                  </pic:spPr>
                </pic:pic>
              </a:graphicData>
            </a:graphic>
          </wp:inline>
        </w:drawing>
      </w:r>
    </w:p>
    <w:p w:rsidR="00611E01" w:rsidRDefault="00611E01" w:rsidP="00611E01">
      <w:pPr>
        <w:pStyle w:val="Caption"/>
        <w:jc w:val="center"/>
        <w:rPr>
          <w:rFonts w:ascii="Times New Roman" w:hAnsi="Times New Roman" w:cs="Times New Roman"/>
          <w:sz w:val="18"/>
          <w:szCs w:val="18"/>
        </w:rPr>
      </w:pPr>
      <w:r w:rsidRPr="005D15C6">
        <w:rPr>
          <w:rFonts w:ascii="Times New Roman" w:hAnsi="Times New Roman" w:cs="Times New Roman"/>
          <w:sz w:val="18"/>
          <w:szCs w:val="18"/>
        </w:rPr>
        <w:t xml:space="preserve">Figure </w:t>
      </w:r>
      <w:r w:rsidRPr="005D15C6">
        <w:rPr>
          <w:rFonts w:ascii="Times New Roman" w:hAnsi="Times New Roman" w:cs="Times New Roman"/>
          <w:sz w:val="18"/>
          <w:szCs w:val="18"/>
        </w:rPr>
        <w:fldChar w:fldCharType="begin"/>
      </w:r>
      <w:r w:rsidRPr="005D15C6">
        <w:rPr>
          <w:rFonts w:ascii="Times New Roman" w:hAnsi="Times New Roman" w:cs="Times New Roman"/>
          <w:sz w:val="18"/>
          <w:szCs w:val="18"/>
        </w:rPr>
        <w:instrText xml:space="preserve"> SEQ Figure \* ARABIC </w:instrText>
      </w:r>
      <w:r w:rsidRPr="005D15C6">
        <w:rPr>
          <w:rFonts w:ascii="Times New Roman" w:hAnsi="Times New Roman" w:cs="Times New Roman"/>
          <w:sz w:val="18"/>
          <w:szCs w:val="18"/>
        </w:rPr>
        <w:fldChar w:fldCharType="separate"/>
      </w:r>
      <w:r w:rsidR="00C72F8A">
        <w:rPr>
          <w:rFonts w:ascii="Times New Roman" w:hAnsi="Times New Roman" w:cs="Times New Roman"/>
          <w:noProof/>
          <w:sz w:val="18"/>
          <w:szCs w:val="18"/>
        </w:rPr>
        <w:t>12</w:t>
      </w:r>
      <w:r w:rsidRPr="005D15C6">
        <w:rPr>
          <w:rFonts w:ascii="Times New Roman" w:hAnsi="Times New Roman" w:cs="Times New Roman"/>
          <w:sz w:val="18"/>
          <w:szCs w:val="18"/>
        </w:rPr>
        <w:fldChar w:fldCharType="end"/>
      </w:r>
      <w:r w:rsidRPr="005D15C6">
        <w:rPr>
          <w:rFonts w:ascii="Times New Roman" w:hAnsi="Times New Roman" w:cs="Times New Roman"/>
          <w:sz w:val="18"/>
          <w:szCs w:val="18"/>
        </w:rPr>
        <w:t>: Saliency map examples (Top: customer reaching for a top shelf. Bottom: customer reaching for a bottom shelf)</w:t>
      </w:r>
    </w:p>
    <w:p w:rsidR="00E552B8" w:rsidRPr="00574B32" w:rsidRDefault="00972AA8" w:rsidP="00574B32">
      <w:pPr>
        <w:pStyle w:val="Heading1"/>
        <w:numPr>
          <w:ilvl w:val="0"/>
          <w:numId w:val="1"/>
        </w:numPr>
        <w:rPr>
          <w:b/>
        </w:rPr>
      </w:pPr>
      <w:r w:rsidRPr="00CE1595">
        <w:rPr>
          <w:b/>
        </w:rPr>
        <w:t>Conclusion</w:t>
      </w:r>
    </w:p>
    <w:p w:rsidR="00555C20" w:rsidRDefault="00555C20" w:rsidP="00574B32">
      <w:pPr>
        <w:pStyle w:val="Text"/>
        <w:rPr>
          <w:rFonts w:eastAsiaTheme="minorEastAsia"/>
          <w:lang w:eastAsia="zh-CN"/>
        </w:rPr>
      </w:pPr>
      <w:r>
        <w:rPr>
          <w:rFonts w:eastAsiaTheme="minorEastAsia" w:hint="eastAsia"/>
          <w:lang w:eastAsia="zh-CN"/>
        </w:rPr>
        <w:t xml:space="preserve">We have </w:t>
      </w:r>
      <w:r>
        <w:rPr>
          <w:rFonts w:eastAsiaTheme="minorEastAsia"/>
          <w:lang w:eastAsia="zh-CN"/>
        </w:rPr>
        <w:t>successfully</w:t>
      </w:r>
      <w:r>
        <w:rPr>
          <w:rFonts w:eastAsiaTheme="minorEastAsia" w:hint="eastAsia"/>
          <w:lang w:eastAsia="zh-CN"/>
        </w:rPr>
        <w:t xml:space="preserve"> implemented two video classification </w:t>
      </w:r>
      <w:r>
        <w:rPr>
          <w:rFonts w:eastAsiaTheme="minorEastAsia"/>
          <w:lang w:eastAsia="zh-CN"/>
        </w:rPr>
        <w:t>methods, late fusion and C3D, to our item removal detection problem. Both of them have shown great performance and potential for b</w:t>
      </w:r>
      <w:r w:rsidR="00434DE5">
        <w:rPr>
          <w:rFonts w:eastAsiaTheme="minorEastAsia"/>
          <w:lang w:eastAsia="zh-CN"/>
        </w:rPr>
        <w:t>eing implemented in real world.</w:t>
      </w:r>
    </w:p>
    <w:p w:rsidR="00FD043D" w:rsidRPr="00555C20" w:rsidRDefault="00DF2DE9" w:rsidP="00574B32">
      <w:pPr>
        <w:pStyle w:val="Text"/>
        <w:rPr>
          <w:rFonts w:eastAsiaTheme="minorEastAsia" w:hint="eastAsia"/>
          <w:lang w:eastAsia="zh-CN"/>
        </w:rPr>
      </w:pPr>
      <w:r>
        <w:rPr>
          <w:rFonts w:eastAsiaTheme="minorEastAsia"/>
          <w:lang w:eastAsia="zh-CN"/>
        </w:rPr>
        <w:t xml:space="preserve">It seems our models can easily solve the problem presented in this project. Hence in the future, </w:t>
      </w:r>
      <w:r w:rsidR="00FD043D">
        <w:rPr>
          <w:rFonts w:eastAsiaTheme="minorEastAsia"/>
          <w:lang w:eastAsia="zh-CN"/>
        </w:rPr>
        <w:t xml:space="preserve">in addition to </w:t>
      </w:r>
      <w:r>
        <w:rPr>
          <w:rFonts w:eastAsiaTheme="minorEastAsia"/>
          <w:lang w:eastAsia="zh-CN"/>
        </w:rPr>
        <w:t>detect</w:t>
      </w:r>
      <w:r w:rsidR="00FD043D">
        <w:rPr>
          <w:rFonts w:eastAsiaTheme="minorEastAsia"/>
          <w:lang w:eastAsia="zh-CN"/>
        </w:rPr>
        <w:t xml:space="preserve"> whether </w:t>
      </w:r>
      <w:r>
        <w:rPr>
          <w:rFonts w:eastAsiaTheme="minorEastAsia"/>
          <w:lang w:eastAsia="zh-CN"/>
        </w:rPr>
        <w:t xml:space="preserve">the customer has added or removed an item, </w:t>
      </w:r>
      <w:r w:rsidR="00C23135">
        <w:rPr>
          <w:rFonts w:eastAsiaTheme="minorEastAsia"/>
          <w:lang w:eastAsia="zh-CN"/>
        </w:rPr>
        <w:t xml:space="preserve">we could </w:t>
      </w:r>
      <w:r w:rsidR="002A21AA">
        <w:rPr>
          <w:rFonts w:eastAsiaTheme="minorEastAsia"/>
          <w:lang w:eastAsia="zh-CN"/>
        </w:rPr>
        <w:t>increase</w:t>
      </w:r>
      <w:r w:rsidR="00C23135">
        <w:rPr>
          <w:rFonts w:eastAsiaTheme="minorEastAsia"/>
          <w:lang w:eastAsia="zh-CN"/>
        </w:rPr>
        <w:t xml:space="preserve"> complexity and try to classify how many items are involved and what the items are</w:t>
      </w:r>
      <w:r w:rsidR="002A21AA">
        <w:rPr>
          <w:rFonts w:eastAsiaTheme="minorEastAsia"/>
          <w:lang w:eastAsia="zh-CN"/>
        </w:rPr>
        <w:t>, which</w:t>
      </w:r>
      <w:r w:rsidR="00C23135">
        <w:rPr>
          <w:rFonts w:eastAsiaTheme="minorEastAsia"/>
          <w:lang w:eastAsia="zh-CN"/>
        </w:rPr>
        <w:t xml:space="preserve"> will </w:t>
      </w:r>
      <w:r w:rsidR="002A21AA">
        <w:rPr>
          <w:rFonts w:eastAsiaTheme="minorEastAsia"/>
          <w:lang w:eastAsia="zh-CN"/>
        </w:rPr>
        <w:t xml:space="preserve">in the end </w:t>
      </w:r>
      <w:r w:rsidR="00C23135">
        <w:rPr>
          <w:rFonts w:eastAsiaTheme="minorEastAsia"/>
          <w:lang w:eastAsia="zh-CN"/>
        </w:rPr>
        <w:t xml:space="preserve">enable the stores to organize inventory and allow the customers to </w:t>
      </w:r>
      <w:r w:rsidR="00CB1202">
        <w:rPr>
          <w:rFonts w:eastAsiaTheme="minorEastAsia"/>
          <w:lang w:eastAsia="zh-CN"/>
        </w:rPr>
        <w:t>shop</w:t>
      </w:r>
      <w:bookmarkStart w:id="0" w:name="_GoBack"/>
      <w:bookmarkEnd w:id="0"/>
      <w:r w:rsidR="002A21AA">
        <w:rPr>
          <w:rFonts w:eastAsiaTheme="minorEastAsia"/>
          <w:lang w:eastAsia="zh-CN"/>
        </w:rPr>
        <w:t xml:space="preserve"> more easily</w:t>
      </w:r>
      <w:r w:rsidR="00C23135">
        <w:rPr>
          <w:rFonts w:eastAsiaTheme="minorEastAsia"/>
          <w:lang w:eastAsia="zh-CN"/>
        </w:rPr>
        <w:t>.</w:t>
      </w:r>
    </w:p>
    <w:p w:rsidR="00574B32" w:rsidRDefault="00574B32" w:rsidP="00574B32">
      <w:pPr>
        <w:pStyle w:val="Text"/>
      </w:pPr>
      <w:r>
        <w:t xml:space="preserve">We </w:t>
      </w:r>
      <w:r w:rsidR="00434DE5">
        <w:t>could explore</w:t>
      </w:r>
      <w:r>
        <w:t xml:space="preserve"> two-stream networks with pretrained models. We will form two stream convolutional networks for spatial stream from single frame and temporal stream from multi frame optical flow. Eventually, two frame results will be either concatenated together through fully connected layer and apply stochastic gradient decent to minimize the Softmax loss.</w:t>
      </w:r>
    </w:p>
    <w:p w:rsidR="00574B32" w:rsidRDefault="00574B32" w:rsidP="00574B32">
      <w:pPr>
        <w:pStyle w:val="Text"/>
      </w:pPr>
      <w:r>
        <w:t>If time permits, we also wish to implement long-term recurrent convolutional networks. Each RNN layer will use an LSTM structure to prevent gradient vanishing. Hidden layer parameters will be from pre-trained model and only the fully connected layer parameters will be tuned on our dataset.</w:t>
      </w:r>
    </w:p>
    <w:p w:rsidR="00E552B8" w:rsidRPr="001F40A5" w:rsidRDefault="00B27BBC" w:rsidP="001F40A5">
      <w:pPr>
        <w:ind w:firstLine="202"/>
        <w:jc w:val="both"/>
        <w:rPr>
          <w:rFonts w:eastAsiaTheme="minorEastAsia" w:hint="eastAsia"/>
          <w:lang w:eastAsia="zh-CN"/>
        </w:rPr>
      </w:pPr>
      <w:r>
        <w:rPr>
          <w:rFonts w:eastAsiaTheme="minorEastAsia"/>
          <w:lang w:eastAsia="zh-CN"/>
        </w:rPr>
        <w:t xml:space="preserve">Furthermore, we will </w:t>
      </w:r>
      <w:r>
        <w:rPr>
          <w:rFonts w:eastAsiaTheme="minorEastAsia" w:hint="eastAsia"/>
          <w:lang w:eastAsia="zh-CN"/>
        </w:rPr>
        <w:t xml:space="preserve">explore </w:t>
      </w:r>
      <w:r>
        <w:rPr>
          <w:rFonts w:eastAsiaTheme="minorEastAsia"/>
          <w:lang w:eastAsia="zh-CN"/>
        </w:rPr>
        <w:t>whether certain handcrafted features or data augmentation procedures could improve classification. Ideally, convolutional layers will learn to extract features from frames at various scales automatically throughout training. However, some preprocessing of data could speed up training and reduce the complexity of the network. Common techniques to implement include principal component analysis (PCA) and histogram of oriented gradients (HOG).</w:t>
      </w:r>
    </w:p>
    <w:p w:rsidR="0082117E" w:rsidRDefault="00E552B8" w:rsidP="00CE1595">
      <w:pPr>
        <w:suppressAutoHyphens w:val="0"/>
        <w:autoSpaceDE/>
        <w:spacing w:after="160" w:line="259" w:lineRule="auto"/>
      </w:pPr>
      <w:r>
        <w:br w:type="page"/>
      </w:r>
    </w:p>
    <w:p w:rsidR="006D4E77" w:rsidRDefault="006D4E77" w:rsidP="00A73D49">
      <w:pPr>
        <w:jc w:val="both"/>
      </w:pPr>
      <w:r>
        <w:lastRenderedPageBreak/>
        <w:t>References</w:t>
      </w:r>
    </w:p>
    <w:p w:rsidR="00346AFB" w:rsidRPr="00346AFB" w:rsidRDefault="006D4E77" w:rsidP="00346AFB">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346AFB" w:rsidRPr="00346AFB">
        <w:rPr>
          <w:noProof/>
          <w:sz w:val="18"/>
          <w:szCs w:val="24"/>
        </w:rPr>
        <w:t>[1]</w:t>
      </w:r>
      <w:r w:rsidR="00346AFB" w:rsidRPr="00346AFB">
        <w:rPr>
          <w:noProof/>
          <w:sz w:val="18"/>
          <w:szCs w:val="24"/>
        </w:rPr>
        <w:tab/>
        <w:t xml:space="preserve">Y. LeCun, L. Bottou, Y. Bengio, and P. Haffner, “Gradient-based learning applied to document recognition,” </w:t>
      </w:r>
      <w:r w:rsidR="00346AFB" w:rsidRPr="00346AFB">
        <w:rPr>
          <w:i/>
          <w:iCs/>
          <w:noProof/>
          <w:sz w:val="18"/>
          <w:szCs w:val="24"/>
        </w:rPr>
        <w:t>Proc. IEEE</w:t>
      </w:r>
      <w:r w:rsidR="00346AFB" w:rsidRPr="00346AFB">
        <w:rPr>
          <w:noProof/>
          <w:sz w:val="18"/>
          <w:szCs w:val="24"/>
        </w:rPr>
        <w:t>, vol. 86, no. 11, pp. 2278–2323, 1998.</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2]</w:t>
      </w:r>
      <w:r w:rsidRPr="00346AFB">
        <w:rPr>
          <w:noProof/>
          <w:sz w:val="18"/>
          <w:szCs w:val="24"/>
        </w:rPr>
        <w:tab/>
        <w:t xml:space="preserve">A. Krizhevsky, I. Sutskever, and H. Geoffrey E., “ImageNet Classification with Deep Convolutional Neural Networks,” </w:t>
      </w:r>
      <w:r w:rsidRPr="00346AFB">
        <w:rPr>
          <w:i/>
          <w:iCs/>
          <w:noProof/>
          <w:sz w:val="18"/>
          <w:szCs w:val="24"/>
        </w:rPr>
        <w:t>Adv. Neural Inf. Process. Syst. 25</w:t>
      </w:r>
      <w:r w:rsidRPr="00346AFB">
        <w:rPr>
          <w:noProof/>
          <w:sz w:val="18"/>
          <w:szCs w:val="24"/>
        </w:rPr>
        <w:t>, pp. 1–9, 2012.</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3]</w:t>
      </w:r>
      <w:r w:rsidRPr="00346AFB">
        <w:rPr>
          <w:noProof/>
          <w:sz w:val="18"/>
          <w:szCs w:val="24"/>
        </w:rPr>
        <w:tab/>
        <w:t xml:space="preserve">C. Farabet, C. Couprie, L. Najman, and Y. Lecun, “Learning hierarchical features for scene labeling,” </w:t>
      </w:r>
      <w:r w:rsidRPr="00346AFB">
        <w:rPr>
          <w:i/>
          <w:iCs/>
          <w:noProof/>
          <w:sz w:val="18"/>
          <w:szCs w:val="24"/>
        </w:rPr>
        <w:t>IEEE Trans. Pattern Anal. Mach. Intell.</w:t>
      </w:r>
      <w:r w:rsidRPr="00346AFB">
        <w:rPr>
          <w:noProof/>
          <w:sz w:val="18"/>
          <w:szCs w:val="24"/>
        </w:rPr>
        <w:t>, vol. 35, no. 8, pp. 1915–1929, 2013.</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4]</w:t>
      </w:r>
      <w:r w:rsidRPr="00346AFB">
        <w:rPr>
          <w:noProof/>
          <w:sz w:val="18"/>
          <w:szCs w:val="24"/>
        </w:rPr>
        <w:tab/>
        <w:t xml:space="preserve">D. Ciresan, A. Giusti, L. Gambardella, and J. Schmidhuber, “Deep Neural Networks Segment Neuronal Membranes in Electron Microscopy Images,” </w:t>
      </w:r>
      <w:r w:rsidRPr="00346AFB">
        <w:rPr>
          <w:i/>
          <w:iCs/>
          <w:noProof/>
          <w:sz w:val="18"/>
          <w:szCs w:val="24"/>
        </w:rPr>
        <w:t>Nips</w:t>
      </w:r>
      <w:r w:rsidRPr="00346AFB">
        <w:rPr>
          <w:noProof/>
          <w:sz w:val="18"/>
          <w:szCs w:val="24"/>
        </w:rPr>
        <w:t>, pp. 1–9, 2012.</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5]</w:t>
      </w:r>
      <w:r w:rsidRPr="00346AFB">
        <w:rPr>
          <w:noProof/>
          <w:sz w:val="18"/>
          <w:szCs w:val="24"/>
        </w:rPr>
        <w:tab/>
        <w:t xml:space="preserve">P. Sermanet, D. Eigen, X. Zhang, M. Mathieu, R. Fergus, and Y. LeCun, “OverFeat: Integrated Recognition, Localization and Detection using Convolutional Networks,” </w:t>
      </w:r>
      <w:r w:rsidRPr="00346AFB">
        <w:rPr>
          <w:i/>
          <w:iCs/>
          <w:noProof/>
          <w:sz w:val="18"/>
          <w:szCs w:val="24"/>
        </w:rPr>
        <w:t>arXiv Prepr. arXiv</w:t>
      </w:r>
      <w:r w:rsidRPr="00346AFB">
        <w:rPr>
          <w:noProof/>
          <w:sz w:val="18"/>
          <w:szCs w:val="24"/>
        </w:rPr>
        <w:t>, p. 1312.6229, 2013.</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6]</w:t>
      </w:r>
      <w:r w:rsidRPr="00346AFB">
        <w:rPr>
          <w:noProof/>
          <w:sz w:val="18"/>
          <w:szCs w:val="24"/>
        </w:rPr>
        <w:tab/>
        <w:t xml:space="preserve">R. Girshick, J. Donahue, T. Darrell, and J. Malik, “Rich feature hierarchies for accurate object detection and semantic segmentation,” in </w:t>
      </w:r>
      <w:r w:rsidRPr="00346AFB">
        <w:rPr>
          <w:i/>
          <w:iCs/>
          <w:noProof/>
          <w:sz w:val="18"/>
          <w:szCs w:val="24"/>
        </w:rPr>
        <w:t>Proceedings of the IEEE Computer Society Conference on Computer Vision and Pattern Recognition</w:t>
      </w:r>
      <w:r w:rsidRPr="00346AFB">
        <w:rPr>
          <w:noProof/>
          <w:sz w:val="18"/>
          <w:szCs w:val="24"/>
        </w:rPr>
        <w:t>, 2014, pp. 580–587.</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7]</w:t>
      </w:r>
      <w:r w:rsidRPr="00346AFB">
        <w:rPr>
          <w:noProof/>
          <w:sz w:val="18"/>
          <w:szCs w:val="24"/>
        </w:rPr>
        <w:tab/>
        <w:t xml:space="preserve">A. S. Razavian, H. Azizpour, J. Sullivan, and S. Carlsson, “CNN features off-the-shelf: An astounding baseline for recognition,” in </w:t>
      </w:r>
      <w:r w:rsidRPr="00346AFB">
        <w:rPr>
          <w:i/>
          <w:iCs/>
          <w:noProof/>
          <w:sz w:val="18"/>
          <w:szCs w:val="24"/>
        </w:rPr>
        <w:t>IEEE Computer Society Conference on Computer Vision and Pattern Recognition Workshops</w:t>
      </w:r>
      <w:r w:rsidRPr="00346AFB">
        <w:rPr>
          <w:noProof/>
          <w:sz w:val="18"/>
          <w:szCs w:val="24"/>
        </w:rPr>
        <w:t>, 2014, pp. 512–519.</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8]</w:t>
      </w:r>
      <w:r w:rsidRPr="00346AFB">
        <w:rPr>
          <w:noProof/>
          <w:sz w:val="18"/>
          <w:szCs w:val="24"/>
        </w:rPr>
        <w:tab/>
        <w:t xml:space="preserve">M. D. Zeiler and R. Fergus, “Visualizing and Understanding Convolutional Networks arXiv:1311.2901v3 [cs.CV] 28 Nov 2013,” </w:t>
      </w:r>
      <w:r w:rsidRPr="00346AFB">
        <w:rPr>
          <w:i/>
          <w:iCs/>
          <w:noProof/>
          <w:sz w:val="18"/>
          <w:szCs w:val="24"/>
        </w:rPr>
        <w:t>Comput. Vision–ECCV 2014</w:t>
      </w:r>
      <w:r w:rsidRPr="00346AFB">
        <w:rPr>
          <w:noProof/>
          <w:sz w:val="18"/>
          <w:szCs w:val="24"/>
        </w:rPr>
        <w:t>, vol. 8689, pp. 818–833, 2014.</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9]</w:t>
      </w:r>
      <w:r w:rsidRPr="00346AFB">
        <w:rPr>
          <w:noProof/>
          <w:sz w:val="18"/>
          <w:szCs w:val="24"/>
        </w:rPr>
        <w:tab/>
        <w:t xml:space="preserve">A. Krizhevsky, I. Sutskever, and G. E. Hinton, “ImageNet Classification with Deep Convolutional Neural Networks,” </w:t>
      </w:r>
      <w:r w:rsidRPr="00346AFB">
        <w:rPr>
          <w:i/>
          <w:iCs/>
          <w:noProof/>
          <w:sz w:val="18"/>
          <w:szCs w:val="24"/>
        </w:rPr>
        <w:t>Adv. Neural Inf. Process. Syst.</w:t>
      </w:r>
      <w:r w:rsidRPr="00346AFB">
        <w:rPr>
          <w:noProof/>
          <w:sz w:val="18"/>
          <w:szCs w:val="24"/>
        </w:rPr>
        <w:t>, pp. 1–9, 2012.</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0]</w:t>
      </w:r>
      <w:r w:rsidRPr="00346AFB">
        <w:rPr>
          <w:noProof/>
          <w:sz w:val="18"/>
          <w:szCs w:val="24"/>
        </w:rPr>
        <w:tab/>
        <w:t xml:space="preserve">M. D. Zeiler and R. Fergus, “Visualizing and understanding convolutional networks,” in </w:t>
      </w:r>
      <w:r w:rsidRPr="00346AFB">
        <w:rPr>
          <w:i/>
          <w:iCs/>
          <w:noProof/>
          <w:sz w:val="18"/>
          <w:szCs w:val="24"/>
        </w:rPr>
        <w:t>Lecture Notes in Computer Science (including subseries Lecture Notes in Artificial Intelligence and Lecture Notes in Bioinformatics)</w:t>
      </w:r>
      <w:r w:rsidRPr="00346AFB">
        <w:rPr>
          <w:noProof/>
          <w:sz w:val="18"/>
          <w:szCs w:val="24"/>
        </w:rPr>
        <w:t>, 2014, vol. 8689 LNCS, no. PART 1, pp. 818–833.</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1]</w:t>
      </w:r>
      <w:r w:rsidRPr="00346AFB">
        <w:rPr>
          <w:noProof/>
          <w:sz w:val="18"/>
          <w:szCs w:val="24"/>
        </w:rPr>
        <w:tab/>
        <w:t xml:space="preserve">C. Szegedy </w:t>
      </w:r>
      <w:r w:rsidRPr="00346AFB">
        <w:rPr>
          <w:i/>
          <w:iCs/>
          <w:noProof/>
          <w:sz w:val="18"/>
          <w:szCs w:val="24"/>
        </w:rPr>
        <w:t>et al.</w:t>
      </w:r>
      <w:r w:rsidRPr="00346AFB">
        <w:rPr>
          <w:noProof/>
          <w:sz w:val="18"/>
          <w:szCs w:val="24"/>
        </w:rPr>
        <w:t xml:space="preserve">, “Going deeper with convolutions,” in </w:t>
      </w:r>
      <w:r w:rsidRPr="00346AFB">
        <w:rPr>
          <w:i/>
          <w:iCs/>
          <w:noProof/>
          <w:sz w:val="18"/>
          <w:szCs w:val="24"/>
        </w:rPr>
        <w:t>Proceedings of the IEEE Computer Society Conference on Computer Vision and Pattern Recognition</w:t>
      </w:r>
      <w:r w:rsidRPr="00346AFB">
        <w:rPr>
          <w:noProof/>
          <w:sz w:val="18"/>
          <w:szCs w:val="24"/>
        </w:rPr>
        <w:t>, 2015, vol. 07–12–June, pp. 1–9.</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2]</w:t>
      </w:r>
      <w:r w:rsidRPr="00346AFB">
        <w:rPr>
          <w:noProof/>
          <w:sz w:val="18"/>
          <w:szCs w:val="24"/>
        </w:rPr>
        <w:tab/>
        <w:t xml:space="preserve">K. He, X. Zhang, S. Ren, and J. Sun, “Deep Residual Learning for Image Recognition,” in </w:t>
      </w:r>
      <w:r w:rsidRPr="00346AFB">
        <w:rPr>
          <w:i/>
          <w:iCs/>
          <w:noProof/>
          <w:sz w:val="18"/>
          <w:szCs w:val="24"/>
        </w:rPr>
        <w:t>2016 IEEE Conference on Computer Vision and Pattern Recognition (CVPR)</w:t>
      </w:r>
      <w:r w:rsidRPr="00346AFB">
        <w:rPr>
          <w:noProof/>
          <w:sz w:val="18"/>
          <w:szCs w:val="24"/>
        </w:rPr>
        <w:t>, 2016, pp. 770–778.</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3]</w:t>
      </w:r>
      <w:r w:rsidRPr="00346AFB">
        <w:rPr>
          <w:noProof/>
          <w:sz w:val="18"/>
          <w:szCs w:val="24"/>
        </w:rPr>
        <w:tab/>
        <w:t xml:space="preserve">K. Simonyan and A. Zisserman, “Very Deep Convolutional Networks for Large-Scale Image Recognition,” </w:t>
      </w:r>
      <w:r w:rsidRPr="00346AFB">
        <w:rPr>
          <w:i/>
          <w:iCs/>
          <w:noProof/>
          <w:sz w:val="18"/>
          <w:szCs w:val="24"/>
        </w:rPr>
        <w:t>Int. Conf. Learn. Represent.</w:t>
      </w:r>
      <w:r w:rsidRPr="00346AFB">
        <w:rPr>
          <w:noProof/>
          <w:sz w:val="18"/>
          <w:szCs w:val="24"/>
        </w:rPr>
        <w:t>, pp. 1–14, 2015.</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4]</w:t>
      </w:r>
      <w:r w:rsidRPr="00346AFB">
        <w:rPr>
          <w:noProof/>
          <w:sz w:val="18"/>
          <w:szCs w:val="24"/>
        </w:rPr>
        <w:tab/>
        <w:t xml:space="preserve">F. N. Iandola, S. Han, M. W. Moskewicz, K. Ashraf, W. J. Dally, and K. Keutzer, “SqueezeNet: AlexNet-level accuracy with 50x fewer parameters and &lt;0.5MB model </w:t>
      </w:r>
      <w:r w:rsidRPr="00346AFB">
        <w:rPr>
          <w:noProof/>
          <w:sz w:val="18"/>
          <w:szCs w:val="24"/>
        </w:rPr>
        <w:t>size,” pp. 1–13, 2016.</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5]</w:t>
      </w:r>
      <w:r w:rsidRPr="00346AFB">
        <w:rPr>
          <w:noProof/>
          <w:sz w:val="18"/>
          <w:szCs w:val="24"/>
        </w:rPr>
        <w:tab/>
        <w:t xml:space="preserve">A. Karpathy, G. Toderici, S. Shetty, T. Leung, R. Sukthankar, and F. F. Li, “Large-scale video classification with convolutional neural networks,” in </w:t>
      </w:r>
      <w:r w:rsidRPr="00346AFB">
        <w:rPr>
          <w:i/>
          <w:iCs/>
          <w:noProof/>
          <w:sz w:val="18"/>
          <w:szCs w:val="24"/>
        </w:rPr>
        <w:t>Proceedings of the IEEE Computer Society Conference on Computer Vision and Pattern Recognition</w:t>
      </w:r>
      <w:r w:rsidRPr="00346AFB">
        <w:rPr>
          <w:noProof/>
          <w:sz w:val="18"/>
          <w:szCs w:val="24"/>
        </w:rPr>
        <w:t>, 2014, pp. 1725–1732.</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6]</w:t>
      </w:r>
      <w:r w:rsidRPr="00346AFB">
        <w:rPr>
          <w:noProof/>
          <w:sz w:val="18"/>
          <w:szCs w:val="24"/>
        </w:rPr>
        <w:tab/>
        <w:t xml:space="preserve">D. Tran, L. Bourdev, R. Fergus, L. Torresani, and M. Paluri, “Learning spatiotemporal features with 3D convolutional networks,” in </w:t>
      </w:r>
      <w:r w:rsidRPr="00346AFB">
        <w:rPr>
          <w:i/>
          <w:iCs/>
          <w:noProof/>
          <w:sz w:val="18"/>
          <w:szCs w:val="24"/>
        </w:rPr>
        <w:t>Proceedings of the IEEE International Conference on Computer Vision</w:t>
      </w:r>
      <w:r w:rsidRPr="00346AFB">
        <w:rPr>
          <w:noProof/>
          <w:sz w:val="18"/>
          <w:szCs w:val="24"/>
        </w:rPr>
        <w:t>, 2016, vol. 11–18–Dece, pp. 4489–4497.</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7]</w:t>
      </w:r>
      <w:r w:rsidRPr="00346AFB">
        <w:rPr>
          <w:noProof/>
          <w:sz w:val="18"/>
          <w:szCs w:val="24"/>
        </w:rPr>
        <w:tab/>
        <w:t xml:space="preserve">K. Simonyan and A. Zisserman, “Two-Stream Convolutional Networks for Action Recognition in Videos,” </w:t>
      </w:r>
      <w:r w:rsidRPr="00346AFB">
        <w:rPr>
          <w:i/>
          <w:iCs/>
          <w:noProof/>
          <w:sz w:val="18"/>
          <w:szCs w:val="24"/>
        </w:rPr>
        <w:t>arXiv Prepr. arXiv1406.2199</w:t>
      </w:r>
      <w:r w:rsidRPr="00346AFB">
        <w:rPr>
          <w:noProof/>
          <w:sz w:val="18"/>
          <w:szCs w:val="24"/>
        </w:rPr>
        <w:t>, pp. 1–11, 2014.</w:t>
      </w:r>
    </w:p>
    <w:p w:rsidR="00346AFB" w:rsidRPr="00346AFB" w:rsidRDefault="00346AFB" w:rsidP="00346AFB">
      <w:pPr>
        <w:widowControl w:val="0"/>
        <w:autoSpaceDN w:val="0"/>
        <w:adjustRightInd w:val="0"/>
        <w:ind w:left="640" w:hanging="640"/>
        <w:rPr>
          <w:noProof/>
          <w:sz w:val="18"/>
          <w:szCs w:val="24"/>
        </w:rPr>
      </w:pPr>
      <w:r w:rsidRPr="00346AFB">
        <w:rPr>
          <w:noProof/>
          <w:sz w:val="18"/>
          <w:szCs w:val="24"/>
        </w:rPr>
        <w:t>[18]</w:t>
      </w:r>
      <w:r w:rsidRPr="00346AFB">
        <w:rPr>
          <w:noProof/>
          <w:sz w:val="18"/>
          <w:szCs w:val="24"/>
        </w:rPr>
        <w:tab/>
        <w:t xml:space="preserve">A. Karpathy and F. F. Li, “Deep visual-semantic alignments for generating image descriptions,” in </w:t>
      </w:r>
      <w:r w:rsidRPr="00346AFB">
        <w:rPr>
          <w:i/>
          <w:iCs/>
          <w:noProof/>
          <w:sz w:val="18"/>
          <w:szCs w:val="24"/>
        </w:rPr>
        <w:t>Proceedings of the IEEE Computer Society Conference on Computer Vision and Pattern Recognition</w:t>
      </w:r>
      <w:r w:rsidRPr="00346AFB">
        <w:rPr>
          <w:noProof/>
          <w:sz w:val="18"/>
          <w:szCs w:val="24"/>
        </w:rPr>
        <w:t>, 2015, vol. 07–12–June, pp. 3128–3137.</w:t>
      </w:r>
    </w:p>
    <w:p w:rsidR="00346AFB" w:rsidRPr="00346AFB" w:rsidRDefault="00346AFB" w:rsidP="00346AFB">
      <w:pPr>
        <w:widowControl w:val="0"/>
        <w:autoSpaceDN w:val="0"/>
        <w:adjustRightInd w:val="0"/>
        <w:ind w:left="640" w:hanging="640"/>
        <w:rPr>
          <w:noProof/>
          <w:sz w:val="18"/>
        </w:rPr>
      </w:pPr>
      <w:r w:rsidRPr="00346AFB">
        <w:rPr>
          <w:noProof/>
          <w:sz w:val="18"/>
          <w:szCs w:val="24"/>
        </w:rPr>
        <w:t>[19]</w:t>
      </w:r>
      <w:r w:rsidRPr="00346AFB">
        <w:rPr>
          <w:noProof/>
          <w:sz w:val="18"/>
          <w:szCs w:val="24"/>
        </w:rPr>
        <w:tab/>
        <w:t xml:space="preserve">J. Donahue </w:t>
      </w:r>
      <w:r w:rsidRPr="00346AFB">
        <w:rPr>
          <w:i/>
          <w:iCs/>
          <w:noProof/>
          <w:sz w:val="18"/>
          <w:szCs w:val="24"/>
        </w:rPr>
        <w:t>et al.</w:t>
      </w:r>
      <w:r w:rsidRPr="00346AFB">
        <w:rPr>
          <w:noProof/>
          <w:sz w:val="18"/>
          <w:szCs w:val="24"/>
        </w:rPr>
        <w:t xml:space="preserve">, “Long-term recurrent convolutional networks for visual recognition and description,” in </w:t>
      </w:r>
      <w:r w:rsidRPr="00346AFB">
        <w:rPr>
          <w:i/>
          <w:iCs/>
          <w:noProof/>
          <w:sz w:val="18"/>
          <w:szCs w:val="24"/>
        </w:rPr>
        <w:t>Proceedings of the IEEE Computer Society Conference on Computer Vision and Pattern Recognition</w:t>
      </w:r>
      <w:r w:rsidRPr="00346AFB">
        <w:rPr>
          <w:noProof/>
          <w:sz w:val="18"/>
          <w:szCs w:val="24"/>
        </w:rPr>
        <w:t>, 2015, vol. 07–12–June, pp. 2625–2634.</w:t>
      </w:r>
    </w:p>
    <w:p w:rsidR="00C80FEB" w:rsidRDefault="006D4E77" w:rsidP="00A73D49">
      <w:pPr>
        <w:pStyle w:val="References"/>
        <w:numPr>
          <w:ilvl w:val="0"/>
          <w:numId w:val="0"/>
        </w:numPr>
      </w:pPr>
      <w:r>
        <w:fldChar w:fldCharType="end"/>
      </w:r>
      <w:r w:rsidR="006A4FFD">
        <w:t xml:space="preserve">[20] </w:t>
      </w:r>
    </w:p>
    <w:sectPr w:rsidR="00C80FEB">
      <w:headerReference w:type="default" r:id="rId23"/>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3B78" w:rsidRDefault="00033B78">
      <w:r>
        <w:separator/>
      </w:r>
    </w:p>
  </w:endnote>
  <w:endnote w:type="continuationSeparator" w:id="0">
    <w:p w:rsidR="00033B78" w:rsidRDefault="00033B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altName w:val="DengXian Light"/>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3B78" w:rsidRDefault="00033B78">
      <w:r>
        <w:separator/>
      </w:r>
    </w:p>
  </w:footnote>
  <w:footnote w:type="continuationSeparator" w:id="0">
    <w:p w:rsidR="00033B78" w:rsidRDefault="00033B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1E3" w:rsidRDefault="008861E3">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02F1F"/>
    <w:rsid w:val="000066ED"/>
    <w:rsid w:val="00007D66"/>
    <w:rsid w:val="00014FC5"/>
    <w:rsid w:val="00017008"/>
    <w:rsid w:val="000171D9"/>
    <w:rsid w:val="00017562"/>
    <w:rsid w:val="000236E5"/>
    <w:rsid w:val="000301AA"/>
    <w:rsid w:val="0003046D"/>
    <w:rsid w:val="00033B78"/>
    <w:rsid w:val="000373D8"/>
    <w:rsid w:val="00040EB3"/>
    <w:rsid w:val="00042360"/>
    <w:rsid w:val="000423D0"/>
    <w:rsid w:val="0004472F"/>
    <w:rsid w:val="00045EB3"/>
    <w:rsid w:val="0005061C"/>
    <w:rsid w:val="00050731"/>
    <w:rsid w:val="00050A15"/>
    <w:rsid w:val="00052EF8"/>
    <w:rsid w:val="000530A5"/>
    <w:rsid w:val="0005759A"/>
    <w:rsid w:val="0006177B"/>
    <w:rsid w:val="000626CE"/>
    <w:rsid w:val="00062F58"/>
    <w:rsid w:val="000653D1"/>
    <w:rsid w:val="00067A79"/>
    <w:rsid w:val="00071749"/>
    <w:rsid w:val="00073D9A"/>
    <w:rsid w:val="0007649A"/>
    <w:rsid w:val="0007716E"/>
    <w:rsid w:val="00077BA5"/>
    <w:rsid w:val="000815D1"/>
    <w:rsid w:val="00084A2E"/>
    <w:rsid w:val="00085169"/>
    <w:rsid w:val="00092E5D"/>
    <w:rsid w:val="000A00C4"/>
    <w:rsid w:val="000A42BD"/>
    <w:rsid w:val="000B283C"/>
    <w:rsid w:val="000B511E"/>
    <w:rsid w:val="000B5C40"/>
    <w:rsid w:val="000B71AA"/>
    <w:rsid w:val="000B7E62"/>
    <w:rsid w:val="000C0D65"/>
    <w:rsid w:val="000C5621"/>
    <w:rsid w:val="000C6CE4"/>
    <w:rsid w:val="000D4128"/>
    <w:rsid w:val="000D4D72"/>
    <w:rsid w:val="000E1D2B"/>
    <w:rsid w:val="000E5052"/>
    <w:rsid w:val="000E654C"/>
    <w:rsid w:val="000E6842"/>
    <w:rsid w:val="000F04CC"/>
    <w:rsid w:val="000F1B0E"/>
    <w:rsid w:val="000F32F5"/>
    <w:rsid w:val="000F39DC"/>
    <w:rsid w:val="000F5625"/>
    <w:rsid w:val="000F6FD4"/>
    <w:rsid w:val="00102E87"/>
    <w:rsid w:val="00107AD9"/>
    <w:rsid w:val="001166F4"/>
    <w:rsid w:val="00116A7B"/>
    <w:rsid w:val="0012142F"/>
    <w:rsid w:val="001219F8"/>
    <w:rsid w:val="001237A9"/>
    <w:rsid w:val="00123971"/>
    <w:rsid w:val="001265B9"/>
    <w:rsid w:val="00130E27"/>
    <w:rsid w:val="001317DA"/>
    <w:rsid w:val="0013265F"/>
    <w:rsid w:val="0013352A"/>
    <w:rsid w:val="0013438D"/>
    <w:rsid w:val="00135EA3"/>
    <w:rsid w:val="00141847"/>
    <w:rsid w:val="00150814"/>
    <w:rsid w:val="00152106"/>
    <w:rsid w:val="001537D9"/>
    <w:rsid w:val="001569FF"/>
    <w:rsid w:val="00163686"/>
    <w:rsid w:val="001643FA"/>
    <w:rsid w:val="00164C8C"/>
    <w:rsid w:val="0016612E"/>
    <w:rsid w:val="0017342C"/>
    <w:rsid w:val="00174536"/>
    <w:rsid w:val="0017641D"/>
    <w:rsid w:val="001801C7"/>
    <w:rsid w:val="001818B5"/>
    <w:rsid w:val="00184F41"/>
    <w:rsid w:val="00193EC3"/>
    <w:rsid w:val="001940B5"/>
    <w:rsid w:val="001973BF"/>
    <w:rsid w:val="001A4837"/>
    <w:rsid w:val="001A5185"/>
    <w:rsid w:val="001B0257"/>
    <w:rsid w:val="001B07CD"/>
    <w:rsid w:val="001B6674"/>
    <w:rsid w:val="001C0DCC"/>
    <w:rsid w:val="001C128B"/>
    <w:rsid w:val="001C1CD3"/>
    <w:rsid w:val="001C4894"/>
    <w:rsid w:val="001C4EDB"/>
    <w:rsid w:val="001C5366"/>
    <w:rsid w:val="001C6CC3"/>
    <w:rsid w:val="001D3EFB"/>
    <w:rsid w:val="001D565D"/>
    <w:rsid w:val="001E2AD0"/>
    <w:rsid w:val="001E384B"/>
    <w:rsid w:val="001E4902"/>
    <w:rsid w:val="001F40A5"/>
    <w:rsid w:val="001F7C1E"/>
    <w:rsid w:val="002035FD"/>
    <w:rsid w:val="0020382F"/>
    <w:rsid w:val="00204838"/>
    <w:rsid w:val="00204E3C"/>
    <w:rsid w:val="00207E1D"/>
    <w:rsid w:val="00214055"/>
    <w:rsid w:val="0021444A"/>
    <w:rsid w:val="00215489"/>
    <w:rsid w:val="0021741D"/>
    <w:rsid w:val="002238F5"/>
    <w:rsid w:val="00230750"/>
    <w:rsid w:val="002358FC"/>
    <w:rsid w:val="0023719E"/>
    <w:rsid w:val="002412E5"/>
    <w:rsid w:val="00246436"/>
    <w:rsid w:val="00246610"/>
    <w:rsid w:val="00246E7E"/>
    <w:rsid w:val="00247577"/>
    <w:rsid w:val="002479E9"/>
    <w:rsid w:val="00251E2E"/>
    <w:rsid w:val="00263722"/>
    <w:rsid w:val="00264653"/>
    <w:rsid w:val="00274036"/>
    <w:rsid w:val="002775E5"/>
    <w:rsid w:val="00281B27"/>
    <w:rsid w:val="0028352A"/>
    <w:rsid w:val="0029351F"/>
    <w:rsid w:val="002942E7"/>
    <w:rsid w:val="002968B5"/>
    <w:rsid w:val="00297B07"/>
    <w:rsid w:val="002A00B8"/>
    <w:rsid w:val="002A21AA"/>
    <w:rsid w:val="002A43A5"/>
    <w:rsid w:val="002B0974"/>
    <w:rsid w:val="002B0BD3"/>
    <w:rsid w:val="002B5294"/>
    <w:rsid w:val="002B7284"/>
    <w:rsid w:val="002C03B0"/>
    <w:rsid w:val="002C41C9"/>
    <w:rsid w:val="002C672D"/>
    <w:rsid w:val="002D012E"/>
    <w:rsid w:val="002D0678"/>
    <w:rsid w:val="002D1D07"/>
    <w:rsid w:val="002D28B4"/>
    <w:rsid w:val="002D6B6E"/>
    <w:rsid w:val="002E1382"/>
    <w:rsid w:val="002E24FF"/>
    <w:rsid w:val="002E2F6B"/>
    <w:rsid w:val="002F21D3"/>
    <w:rsid w:val="002F393D"/>
    <w:rsid w:val="002F5728"/>
    <w:rsid w:val="002F6052"/>
    <w:rsid w:val="00300AA0"/>
    <w:rsid w:val="00301414"/>
    <w:rsid w:val="00302E32"/>
    <w:rsid w:val="0030312D"/>
    <w:rsid w:val="00304D84"/>
    <w:rsid w:val="00311B16"/>
    <w:rsid w:val="00313A68"/>
    <w:rsid w:val="00325329"/>
    <w:rsid w:val="00331340"/>
    <w:rsid w:val="00343B8A"/>
    <w:rsid w:val="0034647F"/>
    <w:rsid w:val="00346AFB"/>
    <w:rsid w:val="00350B35"/>
    <w:rsid w:val="00351726"/>
    <w:rsid w:val="0035265E"/>
    <w:rsid w:val="00357F09"/>
    <w:rsid w:val="00362574"/>
    <w:rsid w:val="003716BF"/>
    <w:rsid w:val="00371A88"/>
    <w:rsid w:val="00371F85"/>
    <w:rsid w:val="00376E7E"/>
    <w:rsid w:val="00377E42"/>
    <w:rsid w:val="003804EE"/>
    <w:rsid w:val="003817A1"/>
    <w:rsid w:val="0038384D"/>
    <w:rsid w:val="00392227"/>
    <w:rsid w:val="00396C9A"/>
    <w:rsid w:val="003A20D4"/>
    <w:rsid w:val="003A32F4"/>
    <w:rsid w:val="003A4989"/>
    <w:rsid w:val="003A6ED7"/>
    <w:rsid w:val="003A7AE1"/>
    <w:rsid w:val="003B17F4"/>
    <w:rsid w:val="003B4B9A"/>
    <w:rsid w:val="003C4505"/>
    <w:rsid w:val="003C4A51"/>
    <w:rsid w:val="003C4D68"/>
    <w:rsid w:val="003C5A74"/>
    <w:rsid w:val="003C655A"/>
    <w:rsid w:val="003C6AA6"/>
    <w:rsid w:val="003C74C8"/>
    <w:rsid w:val="003D005C"/>
    <w:rsid w:val="003D0285"/>
    <w:rsid w:val="003D0955"/>
    <w:rsid w:val="003D125C"/>
    <w:rsid w:val="003D2968"/>
    <w:rsid w:val="003D31C8"/>
    <w:rsid w:val="003D3AC4"/>
    <w:rsid w:val="003D418C"/>
    <w:rsid w:val="003D7A95"/>
    <w:rsid w:val="003E0BD6"/>
    <w:rsid w:val="003E3035"/>
    <w:rsid w:val="003E6189"/>
    <w:rsid w:val="003F2999"/>
    <w:rsid w:val="0040108A"/>
    <w:rsid w:val="004057BE"/>
    <w:rsid w:val="004123A9"/>
    <w:rsid w:val="00417A4F"/>
    <w:rsid w:val="00431AC3"/>
    <w:rsid w:val="00431BB2"/>
    <w:rsid w:val="0043206C"/>
    <w:rsid w:val="00434DE5"/>
    <w:rsid w:val="00437A79"/>
    <w:rsid w:val="00446EAC"/>
    <w:rsid w:val="00447747"/>
    <w:rsid w:val="00452DA5"/>
    <w:rsid w:val="004579A5"/>
    <w:rsid w:val="00457B1C"/>
    <w:rsid w:val="00460768"/>
    <w:rsid w:val="00464862"/>
    <w:rsid w:val="00466795"/>
    <w:rsid w:val="004674CB"/>
    <w:rsid w:val="00467BBF"/>
    <w:rsid w:val="00467BE8"/>
    <w:rsid w:val="00467F35"/>
    <w:rsid w:val="004706FF"/>
    <w:rsid w:val="00472494"/>
    <w:rsid w:val="004750FD"/>
    <w:rsid w:val="00477252"/>
    <w:rsid w:val="00480B02"/>
    <w:rsid w:val="00482328"/>
    <w:rsid w:val="00482C60"/>
    <w:rsid w:val="00484587"/>
    <w:rsid w:val="00484D39"/>
    <w:rsid w:val="00484ECB"/>
    <w:rsid w:val="00486FE5"/>
    <w:rsid w:val="00487B02"/>
    <w:rsid w:val="00492659"/>
    <w:rsid w:val="00494803"/>
    <w:rsid w:val="00497733"/>
    <w:rsid w:val="004A046B"/>
    <w:rsid w:val="004A2833"/>
    <w:rsid w:val="004B4D85"/>
    <w:rsid w:val="004B7F30"/>
    <w:rsid w:val="004C2ADE"/>
    <w:rsid w:val="004C67C8"/>
    <w:rsid w:val="004D10E3"/>
    <w:rsid w:val="004D3F6B"/>
    <w:rsid w:val="004D743C"/>
    <w:rsid w:val="004E0F7D"/>
    <w:rsid w:val="004E1371"/>
    <w:rsid w:val="004E6F71"/>
    <w:rsid w:val="004F2AD0"/>
    <w:rsid w:val="005061C1"/>
    <w:rsid w:val="0051023F"/>
    <w:rsid w:val="005132E8"/>
    <w:rsid w:val="0051365B"/>
    <w:rsid w:val="00522B24"/>
    <w:rsid w:val="005239F4"/>
    <w:rsid w:val="00524E6F"/>
    <w:rsid w:val="005314F0"/>
    <w:rsid w:val="00531CD7"/>
    <w:rsid w:val="005371FD"/>
    <w:rsid w:val="00542EC8"/>
    <w:rsid w:val="00543335"/>
    <w:rsid w:val="00544891"/>
    <w:rsid w:val="00545155"/>
    <w:rsid w:val="00547528"/>
    <w:rsid w:val="005512DD"/>
    <w:rsid w:val="00551C6F"/>
    <w:rsid w:val="00552E4A"/>
    <w:rsid w:val="005540E2"/>
    <w:rsid w:val="005547A4"/>
    <w:rsid w:val="00554DB8"/>
    <w:rsid w:val="00555127"/>
    <w:rsid w:val="00555C20"/>
    <w:rsid w:val="00556CC6"/>
    <w:rsid w:val="0056099E"/>
    <w:rsid w:val="00561453"/>
    <w:rsid w:val="00562DA1"/>
    <w:rsid w:val="00566E2C"/>
    <w:rsid w:val="0057278E"/>
    <w:rsid w:val="00573315"/>
    <w:rsid w:val="0057368E"/>
    <w:rsid w:val="00574B32"/>
    <w:rsid w:val="005754C7"/>
    <w:rsid w:val="00576E12"/>
    <w:rsid w:val="00583AE6"/>
    <w:rsid w:val="005908C2"/>
    <w:rsid w:val="005909D7"/>
    <w:rsid w:val="00590DBB"/>
    <w:rsid w:val="005931E8"/>
    <w:rsid w:val="00593422"/>
    <w:rsid w:val="00595E06"/>
    <w:rsid w:val="00597AB5"/>
    <w:rsid w:val="005A1A30"/>
    <w:rsid w:val="005A2187"/>
    <w:rsid w:val="005A3C73"/>
    <w:rsid w:val="005A7240"/>
    <w:rsid w:val="005A7435"/>
    <w:rsid w:val="005C030C"/>
    <w:rsid w:val="005C1D4D"/>
    <w:rsid w:val="005C3530"/>
    <w:rsid w:val="005C37F0"/>
    <w:rsid w:val="005C56B5"/>
    <w:rsid w:val="005C5A61"/>
    <w:rsid w:val="005C5D87"/>
    <w:rsid w:val="005D0481"/>
    <w:rsid w:val="005D15C6"/>
    <w:rsid w:val="005D1FA6"/>
    <w:rsid w:val="005D268F"/>
    <w:rsid w:val="005D2A94"/>
    <w:rsid w:val="005E2A3B"/>
    <w:rsid w:val="005E30A2"/>
    <w:rsid w:val="005E41D6"/>
    <w:rsid w:val="00605845"/>
    <w:rsid w:val="00606CE2"/>
    <w:rsid w:val="00611E01"/>
    <w:rsid w:val="0061209A"/>
    <w:rsid w:val="006120E1"/>
    <w:rsid w:val="00616CDD"/>
    <w:rsid w:val="0061774F"/>
    <w:rsid w:val="00617AFE"/>
    <w:rsid w:val="0062591F"/>
    <w:rsid w:val="00626007"/>
    <w:rsid w:val="00627B09"/>
    <w:rsid w:val="00630943"/>
    <w:rsid w:val="00634BC6"/>
    <w:rsid w:val="0063505B"/>
    <w:rsid w:val="00635F24"/>
    <w:rsid w:val="006366EB"/>
    <w:rsid w:val="00640330"/>
    <w:rsid w:val="00642113"/>
    <w:rsid w:val="006425B2"/>
    <w:rsid w:val="006427F0"/>
    <w:rsid w:val="006448DE"/>
    <w:rsid w:val="00647232"/>
    <w:rsid w:val="006538B3"/>
    <w:rsid w:val="006577A4"/>
    <w:rsid w:val="006605B7"/>
    <w:rsid w:val="00660EB3"/>
    <w:rsid w:val="006700A8"/>
    <w:rsid w:val="00672153"/>
    <w:rsid w:val="00672632"/>
    <w:rsid w:val="006740B9"/>
    <w:rsid w:val="00682D9A"/>
    <w:rsid w:val="00687741"/>
    <w:rsid w:val="006928C7"/>
    <w:rsid w:val="00695F72"/>
    <w:rsid w:val="006A00F5"/>
    <w:rsid w:val="006A0783"/>
    <w:rsid w:val="006A0A27"/>
    <w:rsid w:val="006A200D"/>
    <w:rsid w:val="006A450E"/>
    <w:rsid w:val="006A4FFD"/>
    <w:rsid w:val="006B05EC"/>
    <w:rsid w:val="006B205A"/>
    <w:rsid w:val="006C1102"/>
    <w:rsid w:val="006C5707"/>
    <w:rsid w:val="006C73A4"/>
    <w:rsid w:val="006D0F72"/>
    <w:rsid w:val="006D1B84"/>
    <w:rsid w:val="006D4196"/>
    <w:rsid w:val="006D4563"/>
    <w:rsid w:val="006D4E77"/>
    <w:rsid w:val="006D51A6"/>
    <w:rsid w:val="006D5E3A"/>
    <w:rsid w:val="006D69F2"/>
    <w:rsid w:val="006D6ACA"/>
    <w:rsid w:val="006E18ED"/>
    <w:rsid w:val="006E244A"/>
    <w:rsid w:val="006E24BB"/>
    <w:rsid w:val="006E2BB5"/>
    <w:rsid w:val="006E2DA1"/>
    <w:rsid w:val="006E337A"/>
    <w:rsid w:val="006E469E"/>
    <w:rsid w:val="006E5BAF"/>
    <w:rsid w:val="006F455D"/>
    <w:rsid w:val="006F522A"/>
    <w:rsid w:val="006F60BA"/>
    <w:rsid w:val="006F613C"/>
    <w:rsid w:val="00700A03"/>
    <w:rsid w:val="00707934"/>
    <w:rsid w:val="00707CD3"/>
    <w:rsid w:val="007130B8"/>
    <w:rsid w:val="00713130"/>
    <w:rsid w:val="00714927"/>
    <w:rsid w:val="00717E3C"/>
    <w:rsid w:val="00722B19"/>
    <w:rsid w:val="00723023"/>
    <w:rsid w:val="00723784"/>
    <w:rsid w:val="007307E1"/>
    <w:rsid w:val="007326CB"/>
    <w:rsid w:val="00732707"/>
    <w:rsid w:val="007329BF"/>
    <w:rsid w:val="007366F0"/>
    <w:rsid w:val="0073729D"/>
    <w:rsid w:val="0074006A"/>
    <w:rsid w:val="00744E78"/>
    <w:rsid w:val="0074557A"/>
    <w:rsid w:val="00746470"/>
    <w:rsid w:val="007474C3"/>
    <w:rsid w:val="007517EC"/>
    <w:rsid w:val="00751A09"/>
    <w:rsid w:val="00761230"/>
    <w:rsid w:val="00781130"/>
    <w:rsid w:val="00781B4A"/>
    <w:rsid w:val="007841F9"/>
    <w:rsid w:val="00791DF1"/>
    <w:rsid w:val="00792FB2"/>
    <w:rsid w:val="007A0160"/>
    <w:rsid w:val="007A1A35"/>
    <w:rsid w:val="007A4B78"/>
    <w:rsid w:val="007A557A"/>
    <w:rsid w:val="007A59D3"/>
    <w:rsid w:val="007A5F16"/>
    <w:rsid w:val="007B2920"/>
    <w:rsid w:val="007B4EAA"/>
    <w:rsid w:val="007C169C"/>
    <w:rsid w:val="007C2C3F"/>
    <w:rsid w:val="007C4FA4"/>
    <w:rsid w:val="007D27FA"/>
    <w:rsid w:val="007D32AE"/>
    <w:rsid w:val="007D4DA3"/>
    <w:rsid w:val="007D53DF"/>
    <w:rsid w:val="007D7492"/>
    <w:rsid w:val="007E054F"/>
    <w:rsid w:val="007E3057"/>
    <w:rsid w:val="007E50B6"/>
    <w:rsid w:val="007E65D1"/>
    <w:rsid w:val="007F01A1"/>
    <w:rsid w:val="007F0DA5"/>
    <w:rsid w:val="007F1985"/>
    <w:rsid w:val="007F28D1"/>
    <w:rsid w:val="007F60BE"/>
    <w:rsid w:val="007F7632"/>
    <w:rsid w:val="0080146F"/>
    <w:rsid w:val="00801613"/>
    <w:rsid w:val="00801FB2"/>
    <w:rsid w:val="0080586C"/>
    <w:rsid w:val="00805A17"/>
    <w:rsid w:val="00811914"/>
    <w:rsid w:val="0082117E"/>
    <w:rsid w:val="0082214F"/>
    <w:rsid w:val="00823FA8"/>
    <w:rsid w:val="00826F5F"/>
    <w:rsid w:val="00833F23"/>
    <w:rsid w:val="00833F8F"/>
    <w:rsid w:val="008379B0"/>
    <w:rsid w:val="0084066D"/>
    <w:rsid w:val="0084118C"/>
    <w:rsid w:val="00842F24"/>
    <w:rsid w:val="008475A2"/>
    <w:rsid w:val="00851606"/>
    <w:rsid w:val="00851B00"/>
    <w:rsid w:val="008523F9"/>
    <w:rsid w:val="00854C78"/>
    <w:rsid w:val="00860377"/>
    <w:rsid w:val="00860411"/>
    <w:rsid w:val="00867EC1"/>
    <w:rsid w:val="00871188"/>
    <w:rsid w:val="0087198E"/>
    <w:rsid w:val="00873A41"/>
    <w:rsid w:val="00874C62"/>
    <w:rsid w:val="00876B87"/>
    <w:rsid w:val="00877C51"/>
    <w:rsid w:val="00880CDB"/>
    <w:rsid w:val="00884708"/>
    <w:rsid w:val="008861E3"/>
    <w:rsid w:val="00886A02"/>
    <w:rsid w:val="00887A0F"/>
    <w:rsid w:val="008915AD"/>
    <w:rsid w:val="00893DED"/>
    <w:rsid w:val="00894B9C"/>
    <w:rsid w:val="008964E9"/>
    <w:rsid w:val="00896EA7"/>
    <w:rsid w:val="008A2D63"/>
    <w:rsid w:val="008A579B"/>
    <w:rsid w:val="008A7C89"/>
    <w:rsid w:val="008A7E47"/>
    <w:rsid w:val="008B0C6F"/>
    <w:rsid w:val="008B3988"/>
    <w:rsid w:val="008B4B19"/>
    <w:rsid w:val="008B4E0E"/>
    <w:rsid w:val="008B68D7"/>
    <w:rsid w:val="008C0187"/>
    <w:rsid w:val="008C0BB0"/>
    <w:rsid w:val="008D1394"/>
    <w:rsid w:val="008D4372"/>
    <w:rsid w:val="008D71F1"/>
    <w:rsid w:val="008E017C"/>
    <w:rsid w:val="008E2EDE"/>
    <w:rsid w:val="008E7542"/>
    <w:rsid w:val="008F16C6"/>
    <w:rsid w:val="008F1812"/>
    <w:rsid w:val="008F1A0F"/>
    <w:rsid w:val="008F5A2D"/>
    <w:rsid w:val="00900C71"/>
    <w:rsid w:val="00907E2D"/>
    <w:rsid w:val="00914A61"/>
    <w:rsid w:val="00915952"/>
    <w:rsid w:val="00920F2C"/>
    <w:rsid w:val="009212B3"/>
    <w:rsid w:val="00921519"/>
    <w:rsid w:val="00924A73"/>
    <w:rsid w:val="00931967"/>
    <w:rsid w:val="0093296F"/>
    <w:rsid w:val="00934CCD"/>
    <w:rsid w:val="0094100C"/>
    <w:rsid w:val="0094381E"/>
    <w:rsid w:val="00950339"/>
    <w:rsid w:val="009557A5"/>
    <w:rsid w:val="00955C43"/>
    <w:rsid w:val="00963484"/>
    <w:rsid w:val="009660BF"/>
    <w:rsid w:val="009725BA"/>
    <w:rsid w:val="00972AA8"/>
    <w:rsid w:val="00983445"/>
    <w:rsid w:val="00991153"/>
    <w:rsid w:val="009935C5"/>
    <w:rsid w:val="009A0F94"/>
    <w:rsid w:val="009A18A9"/>
    <w:rsid w:val="009A4929"/>
    <w:rsid w:val="009A6056"/>
    <w:rsid w:val="009B2521"/>
    <w:rsid w:val="009B3B56"/>
    <w:rsid w:val="009B43D6"/>
    <w:rsid w:val="009B572A"/>
    <w:rsid w:val="009C12C3"/>
    <w:rsid w:val="009C19E3"/>
    <w:rsid w:val="009C26BA"/>
    <w:rsid w:val="009C364B"/>
    <w:rsid w:val="009D4205"/>
    <w:rsid w:val="009D4766"/>
    <w:rsid w:val="009D6E69"/>
    <w:rsid w:val="009E0649"/>
    <w:rsid w:val="009E176A"/>
    <w:rsid w:val="009E449F"/>
    <w:rsid w:val="009E7CE8"/>
    <w:rsid w:val="009F058B"/>
    <w:rsid w:val="009F16E5"/>
    <w:rsid w:val="009F5AE3"/>
    <w:rsid w:val="009F626A"/>
    <w:rsid w:val="00A00441"/>
    <w:rsid w:val="00A03A4C"/>
    <w:rsid w:val="00A045F9"/>
    <w:rsid w:val="00A107C2"/>
    <w:rsid w:val="00A11420"/>
    <w:rsid w:val="00A14A5C"/>
    <w:rsid w:val="00A1629F"/>
    <w:rsid w:val="00A16D11"/>
    <w:rsid w:val="00A17459"/>
    <w:rsid w:val="00A208A6"/>
    <w:rsid w:val="00A26E37"/>
    <w:rsid w:val="00A2788D"/>
    <w:rsid w:val="00A27B46"/>
    <w:rsid w:val="00A30CDD"/>
    <w:rsid w:val="00A34352"/>
    <w:rsid w:val="00A34C1E"/>
    <w:rsid w:val="00A3651B"/>
    <w:rsid w:val="00A36A67"/>
    <w:rsid w:val="00A440B1"/>
    <w:rsid w:val="00A461C1"/>
    <w:rsid w:val="00A46E5E"/>
    <w:rsid w:val="00A47C14"/>
    <w:rsid w:val="00A527CD"/>
    <w:rsid w:val="00A52F9B"/>
    <w:rsid w:val="00A53A37"/>
    <w:rsid w:val="00A55DDE"/>
    <w:rsid w:val="00A56484"/>
    <w:rsid w:val="00A56BDA"/>
    <w:rsid w:val="00A610F2"/>
    <w:rsid w:val="00A63E5B"/>
    <w:rsid w:val="00A7242C"/>
    <w:rsid w:val="00A73D49"/>
    <w:rsid w:val="00A745F0"/>
    <w:rsid w:val="00A7577A"/>
    <w:rsid w:val="00A75FDE"/>
    <w:rsid w:val="00A760F1"/>
    <w:rsid w:val="00A80FF7"/>
    <w:rsid w:val="00A8579C"/>
    <w:rsid w:val="00A86817"/>
    <w:rsid w:val="00A90F4A"/>
    <w:rsid w:val="00A923EF"/>
    <w:rsid w:val="00A9241D"/>
    <w:rsid w:val="00A96C51"/>
    <w:rsid w:val="00AA0CAA"/>
    <w:rsid w:val="00AA2CAC"/>
    <w:rsid w:val="00AA3D30"/>
    <w:rsid w:val="00AA3F68"/>
    <w:rsid w:val="00AB49C3"/>
    <w:rsid w:val="00AC17A5"/>
    <w:rsid w:val="00AC22B1"/>
    <w:rsid w:val="00AC3DE5"/>
    <w:rsid w:val="00AC3F0B"/>
    <w:rsid w:val="00AC7112"/>
    <w:rsid w:val="00AC78EB"/>
    <w:rsid w:val="00AD30C9"/>
    <w:rsid w:val="00AE06EA"/>
    <w:rsid w:val="00AE49F7"/>
    <w:rsid w:val="00AE5225"/>
    <w:rsid w:val="00AE54F1"/>
    <w:rsid w:val="00AF1FF2"/>
    <w:rsid w:val="00AF3E06"/>
    <w:rsid w:val="00AF4C8B"/>
    <w:rsid w:val="00B00A2E"/>
    <w:rsid w:val="00B01D7D"/>
    <w:rsid w:val="00B07A09"/>
    <w:rsid w:val="00B11712"/>
    <w:rsid w:val="00B1536A"/>
    <w:rsid w:val="00B15660"/>
    <w:rsid w:val="00B15752"/>
    <w:rsid w:val="00B171DC"/>
    <w:rsid w:val="00B27BBC"/>
    <w:rsid w:val="00B3341E"/>
    <w:rsid w:val="00B33687"/>
    <w:rsid w:val="00B33E4A"/>
    <w:rsid w:val="00B368CD"/>
    <w:rsid w:val="00B403AF"/>
    <w:rsid w:val="00B41A08"/>
    <w:rsid w:val="00B4371F"/>
    <w:rsid w:val="00B44AA8"/>
    <w:rsid w:val="00B4506D"/>
    <w:rsid w:val="00B52161"/>
    <w:rsid w:val="00B52405"/>
    <w:rsid w:val="00B53DDA"/>
    <w:rsid w:val="00B5405E"/>
    <w:rsid w:val="00B569D0"/>
    <w:rsid w:val="00B6009B"/>
    <w:rsid w:val="00B6025D"/>
    <w:rsid w:val="00B61D09"/>
    <w:rsid w:val="00B62D3A"/>
    <w:rsid w:val="00B64843"/>
    <w:rsid w:val="00B660A7"/>
    <w:rsid w:val="00B703BE"/>
    <w:rsid w:val="00B749DB"/>
    <w:rsid w:val="00B7786E"/>
    <w:rsid w:val="00B83D91"/>
    <w:rsid w:val="00B87381"/>
    <w:rsid w:val="00B87CF9"/>
    <w:rsid w:val="00B9067F"/>
    <w:rsid w:val="00B91A1A"/>
    <w:rsid w:val="00B9535B"/>
    <w:rsid w:val="00B96F11"/>
    <w:rsid w:val="00BA30F9"/>
    <w:rsid w:val="00BA3AC7"/>
    <w:rsid w:val="00BA3B4A"/>
    <w:rsid w:val="00BA55AD"/>
    <w:rsid w:val="00BB1FD3"/>
    <w:rsid w:val="00BB3435"/>
    <w:rsid w:val="00BB502C"/>
    <w:rsid w:val="00BC1D5D"/>
    <w:rsid w:val="00BD28A4"/>
    <w:rsid w:val="00BD37BD"/>
    <w:rsid w:val="00BD7184"/>
    <w:rsid w:val="00BE140A"/>
    <w:rsid w:val="00BE4ABC"/>
    <w:rsid w:val="00BE4B31"/>
    <w:rsid w:val="00BF2DE4"/>
    <w:rsid w:val="00BF5414"/>
    <w:rsid w:val="00BF6ABB"/>
    <w:rsid w:val="00C00DCB"/>
    <w:rsid w:val="00C0400D"/>
    <w:rsid w:val="00C05A2E"/>
    <w:rsid w:val="00C05B17"/>
    <w:rsid w:val="00C07EF6"/>
    <w:rsid w:val="00C17907"/>
    <w:rsid w:val="00C23135"/>
    <w:rsid w:val="00C240C0"/>
    <w:rsid w:val="00C25839"/>
    <w:rsid w:val="00C26E26"/>
    <w:rsid w:val="00C30CD6"/>
    <w:rsid w:val="00C33796"/>
    <w:rsid w:val="00C339F6"/>
    <w:rsid w:val="00C43DAA"/>
    <w:rsid w:val="00C44039"/>
    <w:rsid w:val="00C4413B"/>
    <w:rsid w:val="00C578C6"/>
    <w:rsid w:val="00C67B23"/>
    <w:rsid w:val="00C67F97"/>
    <w:rsid w:val="00C70E52"/>
    <w:rsid w:val="00C718A4"/>
    <w:rsid w:val="00C71F7D"/>
    <w:rsid w:val="00C72F8A"/>
    <w:rsid w:val="00C75793"/>
    <w:rsid w:val="00C75E7B"/>
    <w:rsid w:val="00C760D8"/>
    <w:rsid w:val="00C76E18"/>
    <w:rsid w:val="00C80FEB"/>
    <w:rsid w:val="00C85D34"/>
    <w:rsid w:val="00C93149"/>
    <w:rsid w:val="00C94DC4"/>
    <w:rsid w:val="00C97A77"/>
    <w:rsid w:val="00CA44F1"/>
    <w:rsid w:val="00CA4942"/>
    <w:rsid w:val="00CA4D62"/>
    <w:rsid w:val="00CA5E67"/>
    <w:rsid w:val="00CB062C"/>
    <w:rsid w:val="00CB1202"/>
    <w:rsid w:val="00CB344F"/>
    <w:rsid w:val="00CB36F2"/>
    <w:rsid w:val="00CB3B6B"/>
    <w:rsid w:val="00CB59F3"/>
    <w:rsid w:val="00CB75B9"/>
    <w:rsid w:val="00CC328F"/>
    <w:rsid w:val="00CC51D2"/>
    <w:rsid w:val="00CD0E57"/>
    <w:rsid w:val="00CE0159"/>
    <w:rsid w:val="00CE1500"/>
    <w:rsid w:val="00CE1595"/>
    <w:rsid w:val="00CE290B"/>
    <w:rsid w:val="00CE409D"/>
    <w:rsid w:val="00CF2BDF"/>
    <w:rsid w:val="00D07C99"/>
    <w:rsid w:val="00D12A93"/>
    <w:rsid w:val="00D13FEF"/>
    <w:rsid w:val="00D204BA"/>
    <w:rsid w:val="00D20665"/>
    <w:rsid w:val="00D20B02"/>
    <w:rsid w:val="00D20F4E"/>
    <w:rsid w:val="00D21BF8"/>
    <w:rsid w:val="00D23337"/>
    <w:rsid w:val="00D252B1"/>
    <w:rsid w:val="00D25F77"/>
    <w:rsid w:val="00D26075"/>
    <w:rsid w:val="00D2674F"/>
    <w:rsid w:val="00D27084"/>
    <w:rsid w:val="00D31BA5"/>
    <w:rsid w:val="00D33FB4"/>
    <w:rsid w:val="00D3655C"/>
    <w:rsid w:val="00D37390"/>
    <w:rsid w:val="00D37BCC"/>
    <w:rsid w:val="00D400EE"/>
    <w:rsid w:val="00D428F9"/>
    <w:rsid w:val="00D4439A"/>
    <w:rsid w:val="00D450B1"/>
    <w:rsid w:val="00D45BA0"/>
    <w:rsid w:val="00D506AD"/>
    <w:rsid w:val="00D6072C"/>
    <w:rsid w:val="00D62424"/>
    <w:rsid w:val="00D6467F"/>
    <w:rsid w:val="00D661E8"/>
    <w:rsid w:val="00D67D6D"/>
    <w:rsid w:val="00D71CEE"/>
    <w:rsid w:val="00D71F23"/>
    <w:rsid w:val="00D732FA"/>
    <w:rsid w:val="00D76168"/>
    <w:rsid w:val="00D81D17"/>
    <w:rsid w:val="00D82ACF"/>
    <w:rsid w:val="00D848E8"/>
    <w:rsid w:val="00D90C38"/>
    <w:rsid w:val="00D91B67"/>
    <w:rsid w:val="00D95AB4"/>
    <w:rsid w:val="00D96672"/>
    <w:rsid w:val="00DB00E5"/>
    <w:rsid w:val="00DB1C75"/>
    <w:rsid w:val="00DB1FFA"/>
    <w:rsid w:val="00DB3304"/>
    <w:rsid w:val="00DB49B1"/>
    <w:rsid w:val="00DC53C2"/>
    <w:rsid w:val="00DC6687"/>
    <w:rsid w:val="00DD0DE0"/>
    <w:rsid w:val="00DD4273"/>
    <w:rsid w:val="00DE3B08"/>
    <w:rsid w:val="00DE3DAA"/>
    <w:rsid w:val="00DE3E2F"/>
    <w:rsid w:val="00DF05F3"/>
    <w:rsid w:val="00DF17CB"/>
    <w:rsid w:val="00DF2DE9"/>
    <w:rsid w:val="00DF5096"/>
    <w:rsid w:val="00E03B49"/>
    <w:rsid w:val="00E04C89"/>
    <w:rsid w:val="00E12CE6"/>
    <w:rsid w:val="00E1407D"/>
    <w:rsid w:val="00E158CD"/>
    <w:rsid w:val="00E224FF"/>
    <w:rsid w:val="00E23CB9"/>
    <w:rsid w:val="00E24210"/>
    <w:rsid w:val="00E248A1"/>
    <w:rsid w:val="00E265C4"/>
    <w:rsid w:val="00E34738"/>
    <w:rsid w:val="00E37745"/>
    <w:rsid w:val="00E43A4B"/>
    <w:rsid w:val="00E43EBA"/>
    <w:rsid w:val="00E51556"/>
    <w:rsid w:val="00E552B8"/>
    <w:rsid w:val="00E55D91"/>
    <w:rsid w:val="00E613A4"/>
    <w:rsid w:val="00E61E56"/>
    <w:rsid w:val="00E6417E"/>
    <w:rsid w:val="00E655CA"/>
    <w:rsid w:val="00E65C91"/>
    <w:rsid w:val="00E72AA7"/>
    <w:rsid w:val="00E75135"/>
    <w:rsid w:val="00E800DC"/>
    <w:rsid w:val="00E90CD6"/>
    <w:rsid w:val="00E9514F"/>
    <w:rsid w:val="00EA1937"/>
    <w:rsid w:val="00EA5DB2"/>
    <w:rsid w:val="00EB16C9"/>
    <w:rsid w:val="00EB78EA"/>
    <w:rsid w:val="00EC2107"/>
    <w:rsid w:val="00EC4B7C"/>
    <w:rsid w:val="00ED2F93"/>
    <w:rsid w:val="00ED4AF7"/>
    <w:rsid w:val="00ED4ECA"/>
    <w:rsid w:val="00ED56FA"/>
    <w:rsid w:val="00ED748E"/>
    <w:rsid w:val="00EE09B3"/>
    <w:rsid w:val="00EE40BD"/>
    <w:rsid w:val="00EE414B"/>
    <w:rsid w:val="00EE4423"/>
    <w:rsid w:val="00EE492C"/>
    <w:rsid w:val="00EE7D7B"/>
    <w:rsid w:val="00EF12AA"/>
    <w:rsid w:val="00EF56C7"/>
    <w:rsid w:val="00EF65AB"/>
    <w:rsid w:val="00F0231D"/>
    <w:rsid w:val="00F03992"/>
    <w:rsid w:val="00F046FF"/>
    <w:rsid w:val="00F04BDB"/>
    <w:rsid w:val="00F04FF2"/>
    <w:rsid w:val="00F10FD1"/>
    <w:rsid w:val="00F12B21"/>
    <w:rsid w:val="00F130F8"/>
    <w:rsid w:val="00F131F7"/>
    <w:rsid w:val="00F13783"/>
    <w:rsid w:val="00F138AF"/>
    <w:rsid w:val="00F1506B"/>
    <w:rsid w:val="00F15215"/>
    <w:rsid w:val="00F21152"/>
    <w:rsid w:val="00F32CEC"/>
    <w:rsid w:val="00F41FCE"/>
    <w:rsid w:val="00F426A8"/>
    <w:rsid w:val="00F42B49"/>
    <w:rsid w:val="00F44AC0"/>
    <w:rsid w:val="00F509D4"/>
    <w:rsid w:val="00F50F7F"/>
    <w:rsid w:val="00F537DA"/>
    <w:rsid w:val="00F54169"/>
    <w:rsid w:val="00F56EBD"/>
    <w:rsid w:val="00F625EC"/>
    <w:rsid w:val="00F65E95"/>
    <w:rsid w:val="00F66E17"/>
    <w:rsid w:val="00F674A1"/>
    <w:rsid w:val="00F67EEB"/>
    <w:rsid w:val="00F70164"/>
    <w:rsid w:val="00F713BB"/>
    <w:rsid w:val="00F717D9"/>
    <w:rsid w:val="00F757AF"/>
    <w:rsid w:val="00F81F6F"/>
    <w:rsid w:val="00F84D06"/>
    <w:rsid w:val="00F90FA9"/>
    <w:rsid w:val="00F919D1"/>
    <w:rsid w:val="00F973CA"/>
    <w:rsid w:val="00FA03A6"/>
    <w:rsid w:val="00FA0584"/>
    <w:rsid w:val="00FA4FEC"/>
    <w:rsid w:val="00FA50FF"/>
    <w:rsid w:val="00FA5A67"/>
    <w:rsid w:val="00FA6043"/>
    <w:rsid w:val="00FB2E65"/>
    <w:rsid w:val="00FB3985"/>
    <w:rsid w:val="00FB3E0E"/>
    <w:rsid w:val="00FB4D29"/>
    <w:rsid w:val="00FC0557"/>
    <w:rsid w:val="00FC2E7A"/>
    <w:rsid w:val="00FC53CE"/>
    <w:rsid w:val="00FC5BB3"/>
    <w:rsid w:val="00FD043D"/>
    <w:rsid w:val="00FD0CB4"/>
    <w:rsid w:val="00FD1320"/>
    <w:rsid w:val="00FD5890"/>
    <w:rsid w:val="00FE1458"/>
    <w:rsid w:val="00FE23F9"/>
    <w:rsid w:val="00FE2735"/>
    <w:rsid w:val="00FE7B25"/>
    <w:rsid w:val="00FE7B9C"/>
    <w:rsid w:val="00FF12AD"/>
    <w:rsid w:val="00FF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paragraph" w:styleId="Heading2">
    <w:name w:val="heading 2"/>
    <w:basedOn w:val="Normal"/>
    <w:next w:val="Normal"/>
    <w:link w:val="Heading2Char"/>
    <w:uiPriority w:val="9"/>
    <w:semiHidden/>
    <w:unhideWhenUsed/>
    <w:qFormat/>
    <w:rsid w:val="000301A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黑体" w:hAnsiTheme="majorHAnsi" w:cstheme="majorBidi"/>
    </w:rPr>
  </w:style>
  <w:style w:type="character" w:customStyle="1" w:styleId="Heading2Char">
    <w:name w:val="Heading 2 Char"/>
    <w:basedOn w:val="DefaultParagraphFont"/>
    <w:link w:val="Heading2"/>
    <w:uiPriority w:val="9"/>
    <w:semiHidden/>
    <w:rsid w:val="000301AA"/>
    <w:rPr>
      <w:rFonts w:asciiTheme="majorHAnsi" w:eastAsiaTheme="majorEastAsia" w:hAnsiTheme="majorHAnsi" w:cstheme="majorBidi"/>
      <w:b/>
      <w:bCs/>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749276202">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E9D20C-B4CF-40A4-8868-E7A255F92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7</Pages>
  <Words>11712</Words>
  <Characters>66760</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Xingchen Fan</cp:lastModifiedBy>
  <cp:revision>871</cp:revision>
  <cp:lastPrinted>2017-05-17T02:32:00Z</cp:lastPrinted>
  <dcterms:created xsi:type="dcterms:W3CDTF">2017-05-15T17:46:00Z</dcterms:created>
  <dcterms:modified xsi:type="dcterms:W3CDTF">2017-06-11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